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0CA030EE"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0C11A2E9" w:rsidR="0019273D" w:rsidRDefault="00CC7440" w:rsidP="00CC7440">
      <w:r>
        <w:t>I have a</w:t>
      </w:r>
      <w:r w:rsidR="0019273D">
        <w:t xml:space="preserve">lways been </w:t>
      </w:r>
      <w:r w:rsidR="00181691">
        <w:t>amazed by</w:t>
      </w:r>
      <w:r w:rsidR="0019273D">
        <w:t xml:space="preserve"> big battles in games, </w:t>
      </w:r>
      <w:r>
        <w:t>I would often just look at the battle In games like Planetside 2 even when I’m supposed to play in them as well. I am also a big fan of the Total War games, because they can also have huge battles.</w:t>
      </w:r>
    </w:p>
    <w:p w14:paraId="6A15E57E" w14:textId="17044255" w:rsidR="00CC7440" w:rsidRDefault="00CC7440" w:rsidP="00CC7440">
      <w:r>
        <w:t>Ultimate Epic Battle Simulator was also a big inspiration for this graduation work. In that game, you can have millions of units in a single battle, so even achieving a small fraction of that amount would be amazing.</w:t>
      </w:r>
    </w:p>
    <w:p w14:paraId="641507C8" w14:textId="522528D7" w:rsidR="00CC7440" w:rsidRDefault="00CC7440" w:rsidP="00CC7440">
      <w:r>
        <w:t>This paper was made during over the course of a single semester, while also working on another big project. Most of the case study was made in three weeks at the end of the semester.</w:t>
      </w:r>
    </w:p>
    <w:p w14:paraId="6A42CAEF" w14:textId="2B280C36" w:rsidR="006A3E9B" w:rsidRDefault="0027098F" w:rsidP="0027098F">
      <w:r>
        <w:t>The scope is more limited than I would have wanted</w:t>
      </w:r>
      <w:r w:rsidR="00CC7440">
        <w:t>, which also means this study allows for many different branches of future work.</w:t>
      </w:r>
    </w:p>
    <w:p w14:paraId="355D8E0F" w14:textId="4172647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55520882"/>
      <w:r>
        <w:lastRenderedPageBreak/>
        <w:t>List of Figures</w:t>
      </w:r>
      <w:bookmarkEnd w:id="2"/>
    </w:p>
    <w:p w14:paraId="72E2C854" w14:textId="77777777" w:rsidR="00561888" w:rsidRPr="00561888" w:rsidRDefault="00561888" w:rsidP="00561888"/>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42380E0C" w14:textId="3C2FB0D8" w:rsidR="004E19CD" w:rsidRPr="00460533" w:rsidRDefault="006D08D1" w:rsidP="00561888">
      <w:pPr>
        <w:rPr>
          <w:highlight w:val="yellow"/>
        </w:rPr>
      </w:pPr>
      <w:r>
        <w:fldChar w:fldCharType="end"/>
      </w:r>
      <w:r w:rsidR="004E19CD">
        <w:br w:type="page"/>
      </w:r>
    </w:p>
    <w:p w14:paraId="24002F46" w14:textId="52AC9760" w:rsidR="000D5C84" w:rsidRDefault="000D5C84" w:rsidP="000D5C84">
      <w:pPr>
        <w:pStyle w:val="Heading1"/>
      </w:pPr>
      <w:bookmarkStart w:id="3" w:name="_Toc155520883"/>
      <w:r>
        <w:lastRenderedPageBreak/>
        <w:t>Introduction</w:t>
      </w:r>
      <w:bookmarkEnd w:id="3"/>
    </w:p>
    <w:p w14:paraId="664FA507" w14:textId="530F68EE" w:rsidR="000D5C84" w:rsidRDefault="00127F9B" w:rsidP="000D5C84">
      <w:r>
        <w:t>How often do you encounter huge battles with thousands of units in a video game? Not very often is the answer. This is because it is not simply a matter of increasing the amount of units, it is mostly about having the battle still run at a playable framerate.</w:t>
      </w:r>
    </w:p>
    <w:p w14:paraId="5E6A750E" w14:textId="13072978" w:rsidR="00127F9B" w:rsidRDefault="00127F9B" w:rsidP="000D5C84">
      <w:r>
        <w:t>With this research, we try to figure out how to optimize big simulations of agents in video games. We find the most used techniques and implement some in our own battle simulator game, which is then compared to a standard battle simulator without optimizations, to see which techniques had which impact on performance.</w:t>
      </w:r>
    </w:p>
    <w:p w14:paraId="5466A476" w14:textId="7FDE5019" w:rsidR="00127F9B" w:rsidRDefault="00127F9B" w:rsidP="000D5C84">
      <w:r>
        <w:t>The research assumes we are optimizing a battle simulator, but most optimization techniques can be applied to any game that has a large amount of independent agents in a simulation.</w:t>
      </w:r>
    </w:p>
    <w:p w14:paraId="30A6066E" w14:textId="3CDF7865" w:rsidR="00220A6D" w:rsidRDefault="00A95F5E" w:rsidP="000D5C84">
      <w:r>
        <w:t>The main technique that will be used is data oriented programming and how to use other techniques together with DOP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08A958A2" w:rsidR="000E675C" w:rsidRDefault="000E675C">
      <w:r>
        <w:t>We will answer the research question by testing the following hypothese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54B3B2B2" w14:textId="56116AEA" w:rsidR="000E675C" w:rsidRPr="00561888" w:rsidRDefault="000E675C" w:rsidP="00561888">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1CF5DEFA" w14:textId="1F77E787" w:rsidR="00A95F5E" w:rsidRDefault="00A95F5E">
      <w:r>
        <w:br w:type="page"/>
      </w:r>
    </w:p>
    <w:p w14:paraId="0A652314" w14:textId="6ECA2726" w:rsidR="00460533" w:rsidRDefault="004E19CD" w:rsidP="00763C59">
      <w:pPr>
        <w:pStyle w:val="Heading1"/>
      </w:pPr>
      <w:bookmarkStart w:id="4" w:name="_Toc155520884"/>
      <w:r>
        <w:lastRenderedPageBreak/>
        <w:t>Literature Study / Theoretical Framework</w:t>
      </w:r>
      <w:bookmarkEnd w:id="4"/>
    </w:p>
    <w:p w14:paraId="22D07D76" w14:textId="70CE0A52" w:rsidR="006C460A" w:rsidRDefault="00536F67" w:rsidP="001D5823">
      <w:r>
        <w:t>The optimization of the simulation of large amounts of agents in a video game</w:t>
      </w:r>
      <w:r w:rsidR="00BE7F37">
        <w:t xml:space="preserve"> is a complex topic since t</w:t>
      </w:r>
      <w:r w:rsidR="006C460A">
        <w:t>here are many factors relat</w:t>
      </w:r>
      <w:r w:rsidR="00BE7F37">
        <w:t>ing to performance. T</w:t>
      </w:r>
      <w:r w:rsidR="006C460A">
        <w:t>here are many different ways that you can optimize depending on the needs of your game. Some are more complicated and difficult to implement than others</w:t>
      </w:r>
      <w:r w:rsidR="00BE7F37">
        <w:t>.</w:t>
      </w:r>
    </w:p>
    <w:p w14:paraId="75BC9472" w14:textId="48A28A58" w:rsidR="00F82B3F" w:rsidRDefault="00F82B3F" w:rsidP="001D5823">
      <w:r>
        <w:t>We will do our best to explain to most commonly applied methods and provide sources if you want to delve deeper into a topic.</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AF94714"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cpu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17A5582C" w:rsidR="00344086" w:rsidRDefault="00344086" w:rsidP="00536F67">
      <w:r>
        <w:t>An example of this is a movement system, which evaluates all entities that have a position and movement component. The position component just holds a position, and the movement component holds a movespeed and direction. The system then goes over all position components and updates their position based on the direction and movespeed of the movement components with the same entity ID.</w:t>
      </w:r>
    </w:p>
    <w:p w14:paraId="0AB373E4" w14:textId="77777777" w:rsidR="00763C59"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42B339F1" w:rsidR="00CA6892" w:rsidRDefault="002D4805" w:rsidP="00536F67">
      <w:r>
        <w:t>There are some other concepts that they added, like traits, which are used to define what fragments an entity has. For example a movement trait might add a transform fragment and a movement fragment. They allow for easier configuration of entities.</w:t>
      </w:r>
    </w:p>
    <w:p w14:paraId="78B25A9B" w14:textId="304A9BD7" w:rsidR="002D4805" w:rsidRDefault="002D4805" w:rsidP="00536F67">
      <w:r>
        <w:t>Another concept they added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51432CD0" w:rsidR="003A0148" w:rsidRDefault="003A0148" w:rsidP="00536F67">
      <w:r>
        <w:t>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w:t>
      </w:r>
    </w:p>
    <w:p w14:paraId="62257060" w14:textId="77777777" w:rsidR="008B7B13" w:rsidRDefault="00B51E82" w:rsidP="008B7B13">
      <w:pPr>
        <w:keepNext/>
      </w:pPr>
      <w:r>
        <w:rPr>
          <w:noProof/>
        </w:rPr>
        <w:drawing>
          <wp:inline distT="0" distB="0" distL="0" distR="0" wp14:anchorId="79BCE89B" wp14:editId="4F5C5318">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3A844394" w:rsidR="00B51E82" w:rsidRDefault="008B7B13" w:rsidP="008B7B13">
      <w:pPr>
        <w:pStyle w:val="Caption"/>
        <w:rPr>
          <w:noProof/>
        </w:rPr>
      </w:pPr>
      <w:bookmarkStart w:id="7" w:name="_Toc155551497"/>
      <w:r>
        <w:t xml:space="preserve">Figure </w:t>
      </w:r>
      <w:fldSimple w:instr=" SEQ Figure \* ARABIC ">
        <w:r w:rsidR="00CF321A">
          <w:rPr>
            <w:noProof/>
          </w:rPr>
          <w:t>1</w:t>
        </w:r>
      </w:fldSimple>
      <w:r>
        <w:t>: MassEntity archetype graph - MassEntity documentation (Epic Games</w:t>
      </w:r>
      <w:r>
        <w:rPr>
          <w:noProof/>
        </w:rPr>
        <w:t>)</w:t>
      </w:r>
      <w:bookmarkEnd w:id="7"/>
      <w:r w:rsidR="00681006">
        <w:rPr>
          <w:noProof/>
        </w:rPr>
        <w:fldChar w:fldCharType="begin"/>
      </w:r>
      <w:r w:rsidR="00681006">
        <w:rPr>
          <w:noProof/>
        </w:rPr>
        <w:instrText xml:space="preserve"> ADDIN ZOTERO_ITEM CSL_CITATION {"citationID":"VDn7wEll","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681006" w:rsidRPr="00681006">
        <w:rPr>
          <w:rFonts w:ascii="Calibri" w:hAnsi="Calibri" w:cs="Calibri"/>
        </w:rPr>
        <w:t>[6]</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C653A8E" w:rsidR="00B51E82" w:rsidRDefault="008B7B13" w:rsidP="008B7B13">
      <w:pPr>
        <w:pStyle w:val="Caption"/>
      </w:pPr>
      <w:bookmarkStart w:id="8" w:name="_Toc155551498"/>
      <w:r>
        <w:t xml:space="preserve">Figure </w:t>
      </w:r>
      <w:fldSimple w:instr=" SEQ Figure \* ARABIC ">
        <w:r w:rsidR="00CF321A">
          <w:rPr>
            <w:noProof/>
          </w:rPr>
          <w:t>2</w:t>
        </w:r>
      </w:fldSimple>
      <w:r w:rsidRPr="00A75B91">
        <w:t xml:space="preserve">: MassEntity </w:t>
      </w:r>
      <w:r>
        <w:t>processor</w:t>
      </w:r>
      <w:r w:rsidRPr="00A75B91">
        <w:t xml:space="preserve"> graph - MassEntity documentation (Epic Games)</w:t>
      </w:r>
      <w:bookmarkEnd w:id="8"/>
      <w:r w:rsidR="00681006">
        <w:fldChar w:fldCharType="begin"/>
      </w:r>
      <w:r w:rsidR="00681006">
        <w:instrText xml:space="preserve"> ADDIN ZOTERO_ITEM CSL_CITATION {"citationID":"0WgemNOP","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681006" w:rsidRPr="00681006">
        <w:rPr>
          <w:rFonts w:ascii="Calibri" w:hAnsi="Calibri" w:cs="Calibri"/>
        </w:rPr>
        <w:t>[6]</w:t>
      </w:r>
      <w:r w:rsidR="00681006">
        <w:fldChar w:fldCharType="end"/>
      </w:r>
    </w:p>
    <w:p w14:paraId="4B61086F" w14:textId="77777777" w:rsidR="00725D2F" w:rsidRDefault="003A0148" w:rsidP="00536F67">
      <w:r>
        <w:lastRenderedPageBreak/>
        <w:t xml:space="preserve">The in-built visualization for Mass is quite complex and will work well enough for most projects. There are two different representation methods: instanced static meshes, and </w:t>
      </w:r>
      <w:r w:rsidR="00F01D5C">
        <w:t>actors.</w:t>
      </w:r>
      <w:r w:rsidR="00F01D5C">
        <w:br/>
        <w:t>Using instanced static meshes is the most optimized as it will create an instance of a specified static mesh at the location of every entity.</w:t>
      </w:r>
      <w:r w:rsidR="00F01D5C">
        <w:br/>
        <w:t>Using actors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77777777" w:rsidR="00763C59"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526A89AB" w:rsidR="00536F67" w:rsidRDefault="00B817D3" w:rsidP="00536F67">
      <w:r>
        <w:t>In almost any type of simulation with agents, you will at some point need to query for other nearby agents. A good example is if you want agents to avoid each other. Using the simplest approach, you could go over all agents, and compare their distances. Doing this for one agent would be fine, but doing this for every agent will result in an algorithm of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77777777"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positions</w:t>
      </w:r>
      <w:r w:rsidR="001E7926">
        <w:t>, which in turn allows us to for example find the closest position, without calculating all distances</w:t>
      </w:r>
      <w:r w:rsidR="00EC3133">
        <w:t xml:space="preserve">. </w:t>
      </w:r>
      <w:r w:rsidR="001E7926">
        <w:t>There are many different types of spatial partitioning structures, but they are usually either flat or hierarchical.</w:t>
      </w:r>
    </w:p>
    <w:p w14:paraId="408AA4F2" w14:textId="0D861B23" w:rsidR="00BA0BB4" w:rsidRDefault="001E7926" w:rsidP="00061991">
      <w:r>
        <w:t>Flat structures are the easiest to understand and implement. They just divide the world in an array of cells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5F37F482" w:rsidR="00085A56" w:rsidRDefault="00085A56" w:rsidP="00536F67">
      <w:r>
        <w:t>Hierarchical structures are more complex since they also take the density of the positions into account. There will for example be more cells in areas where there are more positions. This is usually more optimal when the positions aren’t distributed uniformly and there are lots of empty spaces. The structure is more complicated to construct and update, but allows for faster evaluation of the data.</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77777777" w:rsidR="00763C59"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77777777"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 if implemented poorly.</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35E1CE13" w:rsidR="00085A56" w:rsidRDefault="00085A56" w:rsidP="00085A56">
      <w:r>
        <w:t>Multithreading in Unreal Engine is very similar</w:t>
      </w:r>
      <w:r w:rsidR="007C16EB">
        <w:t xml:space="preserve"> to standard C++</w:t>
      </w:r>
      <w:r w:rsidR="00D97F5B">
        <w:t>, with Unreal having their own implementations for things like parallel for and mutex.</w:t>
      </w:r>
    </w:p>
    <w:p w14:paraId="36783F57" w14:textId="13466004" w:rsidR="007C16EB" w:rsidRDefault="007C16EB" w:rsidP="00085A56">
      <w:r>
        <w:t>The engine runs of few processes on a different thread by default, such as rendering</w:t>
      </w:r>
      <w:r w:rsidR="00D97F5B">
        <w:t>. But most game logic such as the game tick, runs on a single thread</w:t>
      </w:r>
      <w:r w:rsidR="00047DFC">
        <w:t>, so there is a lot of room for optimization there.</w:t>
      </w:r>
    </w:p>
    <w:p w14:paraId="65D07FA1" w14:textId="1B81F40F" w:rsidR="007C16EB" w:rsidRDefault="007C16EB" w:rsidP="00085A56">
      <w:r>
        <w:t>An important thing to be aware of is that some functionality is required to run on the game thread, such as changing the location of actors.</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27E9CCA3" w:rsidR="00536F67" w:rsidRDefault="00536F67" w:rsidP="00536F67">
      <w:pPr>
        <w:pStyle w:val="Heading2"/>
        <w:numPr>
          <w:ilvl w:val="0"/>
          <w:numId w:val="34"/>
        </w:numPr>
      </w:pPr>
      <w:bookmarkStart w:id="12" w:name="_Toc155520890"/>
      <w:r>
        <w:t>Rendering</w:t>
      </w:r>
      <w:r w:rsidR="005E60EF">
        <w:t xml:space="preserve"> and </w:t>
      </w:r>
      <w:r>
        <w:t>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475F6D8C" w14:textId="205A9654" w:rsidR="00D2615A" w:rsidRDefault="00D6185A" w:rsidP="00D2615A">
      <w:r>
        <w:t xml:space="preserve">Unreal Engine has a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4054FF40" w:rsidR="00725D2F" w:rsidRDefault="002C5209" w:rsidP="00246978">
      <w:r>
        <w:t>Animation sharing is another system Unreal Engine has available to help optimize skeletal meshes.</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1F7B291C">
            <wp:extent cx="5943600" cy="398399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943600" cy="398399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fldSimple w:instr=" SEQ Figure \* ARABIC ">
        <w:r w:rsidR="00CF321A">
          <w:rPr>
            <w:noProof/>
          </w:rPr>
          <w:t>4</w:t>
        </w:r>
      </w:fldSimple>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13DB45BE" w14:textId="77777777" w:rsidR="00763C59" w:rsidRDefault="00763C59" w:rsidP="00763C59">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69BD1BE5" w:rsidR="00DF21B5" w:rsidRDefault="00DF21B5" w:rsidP="00DF21B5">
      <w:r>
        <w:t>Vertex animations are an alternative to skeletal animations, the biggest advantage they have is that they run almost completely on the gpu.</w:t>
      </w:r>
      <w:r w:rsidR="00F46E96">
        <w:br/>
        <w:t>Vertex animations store animation data in a texture</w:t>
      </w:r>
      <w:r w:rsidR="00D2615A">
        <w:t>, so the shader reads the texture to know where each vertex of the mesh needs to be at what frame in the animation.</w:t>
      </w:r>
      <w:r>
        <w:br/>
        <w:t>A big disadvantage is that you lose a lot of cool things you can do with skeletal animations, like blending. It is still possible to blend between different animations, but you need separate textures for every possible blending scenario.</w:t>
      </w:r>
    </w:p>
    <w:p w14:paraId="675E909A" w14:textId="0DFEF1C1"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p>
    <w:p w14:paraId="1E6512E3" w14:textId="77777777" w:rsidR="00D2615A" w:rsidRDefault="00F46E96" w:rsidP="00DF21B5">
      <w:r>
        <w:t>Unreal Engine has a plugin called AnimToTexture,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147E555D" w14:textId="00DC1C8F" w:rsidR="005634A3" w:rsidRDefault="00536F67" w:rsidP="002D4805">
      <w:pPr>
        <w:pStyle w:val="Heading2"/>
        <w:numPr>
          <w:ilvl w:val="0"/>
          <w:numId w:val="34"/>
        </w:numPr>
      </w:pPr>
      <w:bookmarkStart w:id="19" w:name="_Toc155520895"/>
      <w:r>
        <w:lastRenderedPageBreak/>
        <w:t>GPU programming</w:t>
      </w:r>
      <w:bookmarkEnd w:id="19"/>
    </w:p>
    <w:p w14:paraId="5F81C69C" w14:textId="4B430180" w:rsidR="00606AB0" w:rsidRDefault="00606AB0" w:rsidP="00606AB0">
      <w:r>
        <w:t>Whenever the CPU is your biggest bottleneck, whil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244D14BB" w:rsidR="00606AB0" w:rsidRDefault="00606AB0" w:rsidP="00606AB0">
      <w:r>
        <w:t>However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7777777" w:rsidR="00985E32" w:rsidRDefault="00D67275" w:rsidP="00985E32">
      <w:pPr>
        <w:keepNext/>
      </w:pPr>
      <w:r w:rsidRPr="00D67275">
        <w:rPr>
          <w:noProof/>
        </w:rPr>
        <w:drawing>
          <wp:inline distT="0" distB="0" distL="0" distR="0" wp14:anchorId="13647F1E" wp14:editId="32C0F9F1">
            <wp:extent cx="5943600" cy="3343275"/>
            <wp:effectExtent l="0" t="0" r="0" b="9525"/>
            <wp:docPr id="1505570668" name="Picture 1" descr="A mountain range with gree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0668" name="Picture 1" descr="A mountain range with green grass&#10;&#10;Description automatically generated with medium confidence"/>
                    <pic:cNvPicPr/>
                  </pic:nvPicPr>
                  <pic:blipFill>
                    <a:blip r:embed="rId18"/>
                    <a:stretch>
                      <a:fillRect/>
                    </a:stretch>
                  </pic:blipFill>
                  <pic:spPr>
                    <a:xfrm>
                      <a:off x="0" y="0"/>
                      <a:ext cx="5943600" cy="3343275"/>
                    </a:xfrm>
                    <a:prstGeom prst="rect">
                      <a:avLst/>
                    </a:prstGeom>
                  </pic:spPr>
                </pic:pic>
              </a:graphicData>
            </a:graphic>
          </wp:inline>
        </w:drawing>
      </w:r>
    </w:p>
    <w:p w14:paraId="3235C653" w14:textId="120CA44F" w:rsidR="00931C23" w:rsidRDefault="00985E32" w:rsidP="00985E32">
      <w:pPr>
        <w:pStyle w:val="Caption"/>
      </w:pPr>
      <w:bookmarkStart w:id="20" w:name="_Toc155551501"/>
      <w:r>
        <w:t xml:space="preserve">Figure </w:t>
      </w:r>
      <w:fldSimple w:instr=" SEQ Figure \* ARABIC ">
        <w:r w:rsidR="00CF321A">
          <w:rPr>
            <w:noProof/>
          </w:rPr>
          <w:t>5</w:t>
        </w:r>
      </w:fldSimple>
      <w:r w:rsidRPr="004533C0">
        <w:t xml:space="preserve">: </w:t>
      </w:r>
      <w:r>
        <w:t>Screenshot of a battle with 10 million units, almost the entire battlefield is covered</w:t>
      </w:r>
      <w:r w:rsidRPr="004533C0">
        <w:t xml:space="preserve"> - </w:t>
      </w:r>
      <w:r>
        <w:t>UEBS 2 The Making Of Pt1</w:t>
      </w:r>
      <w:r w:rsidRPr="004533C0">
        <w:t xml:space="preserve"> (</w:t>
      </w:r>
      <w:r>
        <w:t>BrilliantGameStudios</w:t>
      </w:r>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7696587F" w:rsidR="00246978" w:rsidRDefault="007C0891" w:rsidP="00246978">
      <w:r>
        <w:t>Because they run on the GPU, they can do some operations much more efficient than the CPU. They also run on a separate thread, so they won’t block the thread from which you call them, like with multithreading.</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2" w:name="_Toc155520897"/>
      <w:r>
        <w:lastRenderedPageBreak/>
        <w:t>CUDA</w:t>
      </w:r>
      <w:bookmarkEnd w:id="22"/>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251954C9" w:rsidR="007C0891" w:rsidRDefault="00A43250" w:rsidP="007C0891">
      <w:r>
        <w:fldChar w:fldCharType="begin"/>
      </w:r>
      <w:r>
        <w:instrText xml:space="preserve"> ADDIN ZOTERO_ITEM CSL_CITATION {"citationID":"8d7g7YX8","properties":{"formattedCitation":"[40]\\uc0\\u8211{}[45]","plainCitation":"[40]–[4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70,"uris":["http://zotero.org/users/12779847/items/X2DV25SG"],"itemData":{"id":70,"type":"webpage","language":"en-US","title":"CUDA","URL":"https://docs.unrealengine.com/5.1/en-US/API/Runtime/CUDA/","accessed":{"date-parts":[["2023",10,21]]}}},{"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label":"page"}],"schema":"https://github.com/citation-style-language/schema/raw/master/csl-citation.json"} </w:instrText>
      </w:r>
      <w:r>
        <w:fldChar w:fldCharType="separate"/>
      </w:r>
      <w:r w:rsidRPr="00A43250">
        <w:rPr>
          <w:rFonts w:ascii="Calibri" w:hAnsi="Calibri" w:cs="Calibri"/>
          <w:szCs w:val="24"/>
        </w:rPr>
        <w:t>[40]–[45]</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63A32B85" w14:textId="77777777" w:rsidR="00A43250" w:rsidRDefault="00A43250">
      <w:r>
        <w:fldChar w:fldCharType="begin"/>
      </w:r>
      <w:r>
        <w:instrText xml:space="preserve"> ADDIN ZOTERO_ITEM CSL_CITATION {"citationID":"MlSKSAk4","properties":{"formattedCitation":"[36], [37], [39], [46]\\uc0\\u8211{}[49]","plainCitation":"[36], [37], [39], [46]–[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id":803,"uris":["http://zotero.org/users/12779847/items/A9UKJJUC"],"itemData":{"id":803,"type":"webpage","container-title":"The Khronos Group","language":"en","title":"OpenCL - The Open Standard for Parallel Programming of Heterogeneous Systems","URL":"https://www.khronos.org//","accessed":{"date-parts":[["2024",1,7]]},"issued":{"date-parts":[["2013",7,21]]}}},{"id":12,"uris":["http://zotero.org/users/12779847/items/6Q6PRPCK"],"itemData":{"id":12,"type":"webpage","container-title":"Github","title":"OpenCL Guide","URL":"https://github.com/KhronosGroup/OpenCL-Guide","issued":{"date-parts":[["2023",3,3]]}}},{"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 [37], [39], [46]–[49]</w:t>
      </w:r>
      <w:r>
        <w:fldChar w:fldCharType="end"/>
      </w:r>
    </w:p>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77777777" w:rsidR="0005783E" w:rsidRDefault="0005783E" w:rsidP="0005783E">
      <w:r>
        <w:t>We will then compare the performance of the battle simulator that uses Mass, with a simple battle simulator game that is created using usual methods. This is to confirm if the performance is actually a result of using Mass and the various techniques we added.</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77777777" w:rsidR="0005783E" w:rsidRDefault="0005783E" w:rsidP="0005783E">
      <w:pPr>
        <w:pStyle w:val="ListParagraph"/>
        <w:numPr>
          <w:ilvl w:val="0"/>
          <w:numId w:val="39"/>
        </w:numPr>
      </w:pPr>
      <w:r>
        <w:t>Attacking means that after a repeating delay, the unit deals damage to its target.</w:t>
      </w:r>
    </w:p>
    <w:p w14:paraId="4FC1B149" w14:textId="77777777" w:rsidR="0005783E" w:rsidRDefault="0005783E" w:rsidP="0005783E">
      <w:pPr>
        <w:pStyle w:val="ListParagraph"/>
        <w:numPr>
          <w:ilvl w:val="0"/>
          <w:numId w:val="39"/>
        </w:numPr>
      </w:pPr>
      <w:r>
        <w:t>When the target reaches zero hitpoints,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77777777" w:rsidR="0005783E" w:rsidRDefault="0005783E" w:rsidP="0005783E">
      <w:pPr>
        <w:pStyle w:val="ListParagraph"/>
        <w:numPr>
          <w:ilvl w:val="0"/>
          <w:numId w:val="39"/>
        </w:numPr>
      </w:pPr>
      <w:r>
        <w:t>3D models are used to represent the units, they are of standard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0E620560" w:rsidR="005862A8" w:rsidRDefault="005862A8" w:rsidP="0005783E">
      <w:r>
        <w:t>To ensure the quality of the assets that are used we will be using models from the game</w:t>
      </w:r>
      <w:r w:rsidR="008D67BC">
        <w:t xml:space="preserve"> Paragon</w:t>
      </w:r>
      <w:r w:rsidR="008D67BC">
        <w:fldChar w:fldCharType="begin"/>
      </w:r>
      <w:r w:rsidR="008D67BC">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8D67BC" w:rsidRPr="008D67BC">
        <w:rPr>
          <w:rFonts w:ascii="Calibri" w:hAnsi="Calibri" w:cs="Calibri"/>
        </w:rPr>
        <w:t>[50]</w:t>
      </w:r>
      <w:r w:rsidR="008D67BC">
        <w:fldChar w:fldCharType="end"/>
      </w:r>
      <w:r w:rsidR="00E572D2">
        <w:t>. This was a AAA game developed by Epic Games, which means the quality should be very good and it should be easy to use the assets in Unreal Engine. All assets are available on the Unreal Engine Marketplace</w:t>
      </w:r>
      <w:r w:rsidR="001B1D78">
        <w:t>, we will be using the paragon minion models specifically</w:t>
      </w:r>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C82295D" w:rsidR="00EA6A11" w:rsidRDefault="00EA6A11" w:rsidP="0005783E">
      <w:r>
        <w:t>We will measure performance of the simple battle simulator, the battle simulator made with Mass, and also every time we add a major optimization feature.</w:t>
      </w:r>
      <w:r>
        <w:br/>
        <w:t>Eight different unit counts will be measured, starting at 100 vs 100, then doubling until we reach 12800 vs 12800.</w:t>
      </w:r>
      <w:r>
        <w:br/>
        <w:t>With these multiple tests we will be able to see how well everything scales with agent count.</w:t>
      </w:r>
    </w:p>
    <w:p w14:paraId="6EBAC1C2" w14:textId="06CF1C19" w:rsidR="0005783E" w:rsidRDefault="0005783E" w:rsidP="0005783E">
      <w:r>
        <w:t xml:space="preserve">Performance will be measured by frame time, which will be recorded using Unreal Insights, in a development build.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62A101CA"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ity, like a big flush, then we take the next frame.</w:t>
      </w:r>
    </w:p>
    <w:p w14:paraId="3FC1ECAA" w14:textId="5A8724D6"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55969390" w:rsidR="00C7645D" w:rsidRDefault="00C7645D" w:rsidP="000D5C84">
      <w:r>
        <w:fldChar w:fldCharType="begin"/>
      </w:r>
      <w:r>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Pr="00C7645D">
        <w:rPr>
          <w:rFonts w:ascii="Calibri" w:hAnsi="Calibri" w:cs="Calibri"/>
          <w:szCs w:val="24"/>
        </w:rPr>
        <w:t>[51]–[53]</w:t>
      </w:r>
      <w:r>
        <w:fldChar w:fldCharType="end"/>
      </w:r>
    </w:p>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0B2905F3" w:rsidR="00C97766" w:rsidRDefault="00350C2B" w:rsidP="00E572D2">
      <w:r>
        <w:t xml:space="preserve">For the simple battle simulator, we </w:t>
      </w:r>
      <w:r w:rsidR="009B7DF4">
        <w:t>will follow</w:t>
      </w:r>
      <w:r>
        <w:t xml:space="preserve"> the normal pipeline for creating an Unreal Engine game.</w:t>
      </w:r>
    </w:p>
    <w:p w14:paraId="174431D2" w14:textId="3FD5F98B" w:rsidR="002839ED" w:rsidRDefault="002839ED" w:rsidP="00350C2B">
      <w:r>
        <w:t xml:space="preserve">We create a unitmanager as a component of the gam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 AActor pointers</w:t>
      </w:r>
      <w:r w:rsidR="009A3B0D">
        <w:t xml:space="preserve"> to those spawned actors, so these can later be </w:t>
      </w:r>
      <w:r w:rsidR="009A3B0D">
        <w:lastRenderedPageBreak/>
        <w:t>queried when looking for nearby actors</w:t>
      </w:r>
      <w:r w:rsidR="0075011F">
        <w:t>.</w:t>
      </w:r>
      <w:r w:rsidR="00424491">
        <w:t xml:space="preserve"> There are two arrays, so that the actors can easily be filtered based on which army they belong to.</w:t>
      </w:r>
    </w:p>
    <w:p w14:paraId="19DBBEA1"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3"/>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4"/>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247AF4B" w:rsidR="0075011F" w:rsidRDefault="0075011F" w:rsidP="00350C2B">
      <w:r>
        <w:t xml:space="preserve">The agent/unit is an actor that inherits from ACharacter, since that will allow us to use UCharacterMovementComponent, which has in-built </w:t>
      </w:r>
      <w:r w:rsidR="008712D3">
        <w:t xml:space="preserve">RVO </w:t>
      </w:r>
      <w:r>
        <w:t>avoidanc</w:t>
      </w:r>
      <w:r w:rsidR="008712D3">
        <w:t>e</w:t>
      </w:r>
      <w:r>
        <w:t>.</w:t>
      </w:r>
    </w:p>
    <w:p w14:paraId="4A7BA5C2" w14:textId="1D7639F4" w:rsidR="00F5228D" w:rsidRDefault="0075011F" w:rsidP="00F5228D">
      <w:r>
        <w:t xml:space="preserve">Most functionality </w:t>
      </w:r>
      <w:r w:rsidR="009B7DF4">
        <w:t>will be</w:t>
      </w:r>
      <w:r>
        <w:t xml:space="preserve"> implemented in separate components, since that allow</w:t>
      </w:r>
      <w:r w:rsidR="009B7DF4">
        <w:t>s</w:t>
      </w:r>
      <w:r>
        <w:t xml:space="preserve"> reusability in case we would implement different types of units. It will also be easier to translate to Mass, since the components are somewhat similar to the components in an ECS. (fragments in Unreal’s case)</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5"/>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fldSimple w:instr=" SEQ Code_snippet \* ARABIC ">
        <w:r w:rsidR="00CF321A">
          <w:rPr>
            <w:noProof/>
          </w:rPr>
          <w:t>3</w:t>
        </w:r>
      </w:fldSimple>
      <w:r>
        <w:t>: Target acquisition component header file</w:t>
      </w:r>
      <w:bookmarkEnd w:id="33"/>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4FE0767C" w:rsidR="00F5228D" w:rsidRDefault="00F5228D" w:rsidP="00350C2B">
      <w:r>
        <w:t>Every Tick, read the current target from UTargetAcquisitionComponent.</w:t>
      </w:r>
      <w:r>
        <w:br/>
        <w:t>If we are outside StopRange, move towards the target, following a path on the navmesh.</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6"/>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fldSimple w:instr=" SEQ Code_snippet \* ARABIC ">
        <w:r w:rsidR="00CF321A">
          <w:rPr>
            <w:noProof/>
          </w:rPr>
          <w:t>4</w:t>
        </w:r>
      </w:fldSimple>
      <w:r>
        <w:t>: Move component header file</w:t>
      </w:r>
      <w:bookmarkEnd w:id="34"/>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58CC8726"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 (and it looks cool). If you are in scenario where you spawn in more units as the battle progresses, it is probably better to destroy the actor 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fldSimple w:instr=" SEQ Code_snippet \* ARABIC ">
        <w:r w:rsidR="00CF321A">
          <w:rPr>
            <w:noProof/>
          </w:rPr>
          <w:t>5</w:t>
        </w:r>
      </w:fldSimple>
      <w:r>
        <w:t>: Health component header file</w:t>
      </w:r>
      <w:bookmarkEnd w:id="35"/>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F24343C" w:rsidR="00E572D2" w:rsidRDefault="00F5228D" w:rsidP="00E572D2">
      <w:r>
        <w:t>Every Tick</w:t>
      </w:r>
      <w:r w:rsidR="005862A8">
        <w:t>, read the current target from UTargetAcquisitionComponen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8"/>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fldSimple w:instr=" SEQ Code_snippet \* ARABIC ">
        <w:r w:rsidR="00CF321A">
          <w:rPr>
            <w:noProof/>
          </w:rPr>
          <w:t>6</w:t>
        </w:r>
      </w:fldSimple>
      <w:r>
        <w:t>: Attack component header file</w:t>
      </w:r>
      <w:bookmarkEnd w:id="36"/>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7777777" w:rsidR="008B3BCA" w:rsidRDefault="008B3BCA" w:rsidP="008B3BCA">
      <w:r>
        <w:t>We still have to set up animations. For that, we add our model to the skeletal mesh component in the unit blueprint and we create a simple animation blueprint with four different states:</w:t>
      </w:r>
      <w:r>
        <w:br/>
        <w:t>Idle, Moving, Attacking and Dead.</w:t>
      </w:r>
    </w:p>
    <w:p w14:paraId="2EBB3C6C" w14:textId="77777777" w:rsidR="008B3BCA" w:rsidRDefault="008B3BCA" w:rsidP="008B3BCA">
      <w:r>
        <w:t>We assign the correct animations to each state and we get our current state from a UAnimationInstance class that we create.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9"/>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fldSimple w:instr=" SEQ Figure \* ARABIC ">
        <w:r w:rsidR="00CF321A">
          <w:rPr>
            <w:noProof/>
          </w:rPr>
          <w:t>6</w:t>
        </w:r>
      </w:fldSimple>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1E677145" w:rsidR="00804DFE" w:rsidRPr="008B3BCA" w:rsidRDefault="008B3BCA" w:rsidP="00790F54">
      <w:r>
        <w:t>We leave the shadow map method to virtual shadow maps</w:t>
      </w:r>
      <w:r w:rsidR="00804DFE">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8" w:name="_Toc155520906"/>
      <w:r>
        <w:lastRenderedPageBreak/>
        <w:t>Mass battle Simulator</w:t>
      </w:r>
      <w:bookmarkEnd w:id="38"/>
    </w:p>
    <w:p w14:paraId="5DE57E8D" w14:textId="2D7C1976" w:rsidR="00E43D2A" w:rsidRDefault="00E43D2A" w:rsidP="00E43D2A">
      <w:r>
        <w:t>For the battle simulator made with Mass we have to first include the required plugins, these include MassEntity (for all base Mass functionality) and MassAI, MassGameplay and MassCrowd (which include lots of pre-built functionality)</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0"/>
                    <a:stretch>
                      <a:fillRect/>
                    </a:stretch>
                  </pic:blipFill>
                  <pic:spPr>
                    <a:xfrm>
                      <a:off x="0" y="0"/>
                      <a:ext cx="5943600" cy="1836420"/>
                    </a:xfrm>
                    <a:prstGeom prst="rect">
                      <a:avLst/>
                    </a:prstGeom>
                  </pic:spPr>
                </pic:pic>
              </a:graphicData>
            </a:graphic>
          </wp:inline>
        </w:drawing>
      </w:r>
    </w:p>
    <w:p w14:paraId="2B5F225F" w14:textId="22A67A7C" w:rsidR="00790F54" w:rsidRDefault="00980A73" w:rsidP="00980A73">
      <w:pPr>
        <w:pStyle w:val="Caption"/>
      </w:pPr>
      <w:bookmarkStart w:id="39" w:name="_Toc155551503"/>
      <w:r>
        <w:t xml:space="preserve">Figure </w:t>
      </w:r>
      <w:fldSimple w:instr=" SEQ Figure \* ARABIC ">
        <w:r w:rsidR="00CF321A">
          <w:rPr>
            <w:noProof/>
          </w:rPr>
          <w:t>7</w:t>
        </w:r>
      </w:fldSimple>
      <w:r>
        <w:t>: PLugins required for using Mass in Unreal Engine 5</w:t>
      </w:r>
      <w:bookmarkEnd w:id="39"/>
    </w:p>
    <w:p w14:paraId="64A0ABAA" w14:textId="77777777" w:rsidR="002942B4" w:rsidRPr="002942B4" w:rsidRDefault="002942B4" w:rsidP="002942B4"/>
    <w:p w14:paraId="19D4A992" w14:textId="2ECD066A"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tructor, ConfigureQueries and Execute.</w:t>
      </w:r>
      <w:r>
        <w:br/>
        <w:t>In the constructor, we define the initial value of some variables, like whether the processor will automatically register itself, or if we want to do that at another time through our own code. We can also configure which tick phase we want our processor to execute during, and there are many more options than that of course.</w:t>
      </w:r>
      <w:r w:rsidR="009B78AD">
        <w:br/>
        <w:t>ConfigureQueries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1"/>
                    <a:stretch>
                      <a:fillRect/>
                    </a:stretch>
                  </pic:blipFill>
                  <pic:spPr>
                    <a:xfrm>
                      <a:off x="0" y="0"/>
                      <a:ext cx="5563082" cy="2042337"/>
                    </a:xfrm>
                    <a:prstGeom prst="rect">
                      <a:avLst/>
                    </a:prstGeom>
                  </pic:spPr>
                </pic:pic>
              </a:graphicData>
            </a:graphic>
          </wp:inline>
        </w:drawing>
      </w:r>
    </w:p>
    <w:p w14:paraId="5C447F11" w14:textId="1A001BDB" w:rsidR="009B7DF4" w:rsidRDefault="00980A73" w:rsidP="00980A73">
      <w:pPr>
        <w:pStyle w:val="Caption"/>
      </w:pPr>
      <w:bookmarkStart w:id="40" w:name="_Toc155551564"/>
      <w:r>
        <w:t xml:space="preserve">Code snippet </w:t>
      </w:r>
      <w:fldSimple w:instr=" SEQ Code_snippet \* ARABIC ">
        <w:r w:rsidR="00CF321A">
          <w:rPr>
            <w:noProof/>
          </w:rPr>
          <w:t>7</w:t>
        </w:r>
      </w:fldSimple>
      <w:r>
        <w:t>: Example of a processor header file</w:t>
      </w:r>
      <w:bookmarkEnd w:id="40"/>
    </w:p>
    <w:p w14:paraId="27E4166F" w14:textId="77777777" w:rsidR="009B6E74" w:rsidRPr="009B6E74" w:rsidRDefault="009B6E74" w:rsidP="009B6E74"/>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0E5750D4" w:rsidR="00D712BD" w:rsidRDefault="00D712BD" w:rsidP="00D712BD">
      <w:r>
        <w:t>Spawning Mass entities can be done in two ways by default:</w:t>
      </w:r>
      <w:r>
        <w:br/>
        <w:t>Adding a MassAgent component to an actor, and spawning in the actor.</w:t>
      </w:r>
      <w:r>
        <w:br/>
        <w:t>Or using the MassSpawner to spawn in entities based on an EntityConfig data asset.</w:t>
      </w:r>
    </w:p>
    <w:p w14:paraId="001EF422" w14:textId="5FEF3752" w:rsidR="00D712BD" w:rsidRDefault="00D712BD" w:rsidP="00D712BD">
      <w:r>
        <w:t>We could create our own spawner aswell if we want custom spawing behavior, but for our purposes, the MassS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2"/>
                    <a:stretch>
                      <a:fillRect/>
                    </a:stretch>
                  </pic:blipFill>
                  <pic:spPr>
                    <a:xfrm>
                      <a:off x="0" y="0"/>
                      <a:ext cx="4503810" cy="3749365"/>
                    </a:xfrm>
                    <a:prstGeom prst="rect">
                      <a:avLst/>
                    </a:prstGeom>
                  </pic:spPr>
                </pic:pic>
              </a:graphicData>
            </a:graphic>
          </wp:inline>
        </w:drawing>
      </w:r>
    </w:p>
    <w:p w14:paraId="03C9584E" w14:textId="604D0F13" w:rsidR="00D712BD" w:rsidRDefault="00980A73" w:rsidP="00980A73">
      <w:pPr>
        <w:pStyle w:val="Caption"/>
      </w:pPr>
      <w:bookmarkStart w:id="41" w:name="_Toc155551504"/>
      <w:r>
        <w:t xml:space="preserve">Figure </w:t>
      </w:r>
      <w:fldSimple w:instr=" SEQ Figure \* ARABIC ">
        <w:r w:rsidR="00CF321A">
          <w:rPr>
            <w:noProof/>
          </w:rPr>
          <w:t>8</w:t>
        </w:r>
      </w:fldSimple>
      <w:r>
        <w:t>: Example of a Mass spawner configuration</w:t>
      </w:r>
      <w:bookmarkEnd w:id="41"/>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3"/>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2" w:name="_Toc155551505"/>
      <w:r>
        <w:t xml:space="preserve">Figure </w:t>
      </w:r>
      <w:fldSimple w:instr=" SEQ Figure \* ARABIC ">
        <w:r w:rsidR="00CF321A">
          <w:rPr>
            <w:noProof/>
          </w:rPr>
          <w:t>9</w:t>
        </w:r>
      </w:fldSimple>
      <w:r>
        <w:t>: Example of an EntityConfig data asset configuration</w:t>
      </w:r>
      <w:bookmarkEnd w:id="42"/>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2992EC9B" w:rsidR="00E43D2A" w:rsidRDefault="00424491" w:rsidP="00E43D2A">
      <w:r>
        <w:t>For the target acquisition, we first need to be able to associate every entity with a certain army</w:t>
      </w:r>
      <w:r w:rsidR="000007CE">
        <w:t xml:space="preserve">, for that, we add an </w:t>
      </w:r>
      <w:r w:rsidR="009336F7">
        <w:t>ArmyIdFragmen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4"/>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fldSimple w:instr=" SEQ Code_snippet \* ARABIC ">
        <w:r w:rsidR="00CF321A">
          <w:rPr>
            <w:noProof/>
          </w:rPr>
          <w:t>8</w:t>
        </w:r>
      </w:fldSimple>
      <w:r>
        <w:t>: FArmyIdFragment definition</w:t>
      </w:r>
      <w:bookmarkEnd w:id="43"/>
    </w:p>
    <w:p w14:paraId="3608DCE9" w14:textId="77777777" w:rsidR="00CE0916" w:rsidRPr="00CE0916" w:rsidRDefault="00CE0916" w:rsidP="00CE0916"/>
    <w:p w14:paraId="7911219D" w14:textId="3A866207"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SpawnPoints generator, we just add an extra value, ArmyId, to the spawndata. Then we also create a copy of the default </w:t>
      </w:r>
      <w:r w:rsidR="00D712BD" w:rsidRPr="00D712BD">
        <w:t>UMassSpawnLocationProcessor</w:t>
      </w:r>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5"/>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4"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4"/>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169958B7" w:rsidR="00D712BD" w:rsidRDefault="00D712BD" w:rsidP="00E43D2A">
      <w:r>
        <w:t xml:space="preserve">This subsystem will hold an array of arrays </w:t>
      </w:r>
      <w:r w:rsidR="00321BC4">
        <w:t>of</w:t>
      </w:r>
      <w:r>
        <w:t xml:space="preserve"> FMassEntityHandle</w:t>
      </w:r>
      <w:r w:rsidR="00321BC4">
        <w:t>, similar to the simple battle simulator. FMassEntityHandle is a struct that can be used together with the EntityManager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6"/>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fldSimple w:instr=" SEQ Code_snippet \* ARABIC ">
        <w:r w:rsidR="00CF321A">
          <w:rPr>
            <w:noProof/>
          </w:rPr>
          <w:t>10</w:t>
        </w:r>
      </w:fldSimple>
      <w:r>
        <w:t>: PossibleTargetEntities variable declaration</w:t>
      </w:r>
      <w:bookmarkEnd w:id="45"/>
    </w:p>
    <w:p w14:paraId="7CF4AAB4" w14:textId="77777777" w:rsidR="00E920EC" w:rsidRPr="00E920EC" w:rsidRDefault="00E920EC" w:rsidP="00E920EC"/>
    <w:p w14:paraId="714924B3" w14:textId="08247546" w:rsidR="00321BC4" w:rsidRDefault="00321BC4" w:rsidP="00E43D2A">
      <w:r>
        <w:t xml:space="preserve">We then create a TargetAcquisitionProcessor, where we go over every entity and </w:t>
      </w:r>
      <w:r w:rsidR="000A2FDF">
        <w:t>for each one, we go over all entity arrays that are not at the index of our own army ID, to find the one that is closest. We then update our TargetAcquisitionFragment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7"/>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fldSimple w:instr=" SEQ Code_snippet \* ARABIC ">
        <w:r w:rsidR="00CF321A">
          <w:rPr>
            <w:noProof/>
          </w:rPr>
          <w:t>11</w:t>
        </w:r>
      </w:fldSimple>
      <w:r>
        <w:t>: TargetAcquisitionProcessor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782734AA" w:rsidR="00E43D2A" w:rsidRDefault="000A2FDF" w:rsidP="00E43D2A">
      <w:r>
        <w:t>For movement, we will use the Steering, Avoidance, Movement and SmoothRotation traits that are included in the Mass plugin.</w:t>
      </w:r>
    </w:p>
    <w:p w14:paraId="6E7131D2" w14:textId="21D982FC" w:rsidR="002153C7" w:rsidRDefault="002153C7" w:rsidP="00E43D2A">
      <w:r>
        <w:t>We still have to set the steering target and do pathfinding ourselves</w:t>
      </w:r>
      <w:r w:rsidR="008712D3">
        <w:t>. To do so, we will create a navigation processor and a movement processor.</w:t>
      </w:r>
    </w:p>
    <w:p w14:paraId="26378685" w14:textId="30B9571C" w:rsidR="008712D3" w:rsidRDefault="008712D3" w:rsidP="00E43D2A">
      <w:r>
        <w:t xml:space="preserve">The navigation processor will go over every entity, and find a path on the navmesh towards the target from the TargetAcquisitionFragment. It uses </w:t>
      </w:r>
      <w:r w:rsidRPr="008712D3">
        <w:t>UNavigationSystemV1::FindPathSync</w:t>
      </w:r>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8"/>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fldSimple w:instr=" SEQ Code_snippet \* ARABIC ">
        <w:r w:rsidR="00CF321A">
          <w:rPr>
            <w:noProof/>
          </w:rPr>
          <w:t>12</w:t>
        </w:r>
      </w:fldSimple>
      <w:r>
        <w:t>: Navigation mesh pathfinding in the navigation processor Execute function</w:t>
      </w:r>
      <w:bookmarkEnd w:id="47"/>
    </w:p>
    <w:p w14:paraId="75A48F36" w14:textId="77777777" w:rsidR="00C13516" w:rsidRPr="00C13516" w:rsidRDefault="00C13516" w:rsidP="00C13516"/>
    <w:p w14:paraId="751DAE69" w14:textId="6C7325B5" w:rsidR="008712D3" w:rsidRDefault="008712D3" w:rsidP="00E43D2A">
      <w:r>
        <w:t>The movement processor will check if the unit is within stop range, and if so, will set the steering target to its own position. With this, there is still one issue, the avoidance will still be active. To solve this, we set the velocity and force values of the according fragments to zero every frame. It would be more ideal to have our own avoidance system, but that is out of scope of this research.</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39"/>
                    <a:stretch>
                      <a:fillRect/>
                    </a:stretch>
                  </pic:blipFill>
                  <pic:spPr>
                    <a:xfrm>
                      <a:off x="0" y="0"/>
                      <a:ext cx="5943600" cy="3246755"/>
                    </a:xfrm>
                    <a:prstGeom prst="rect">
                      <a:avLst/>
                    </a:prstGeom>
                  </pic:spPr>
                </pic:pic>
              </a:graphicData>
            </a:graphic>
          </wp:inline>
        </w:drawing>
      </w:r>
    </w:p>
    <w:p w14:paraId="3F90FD46" w14:textId="1D7B7DBC" w:rsidR="00E43D2A" w:rsidRDefault="00B81921" w:rsidP="00B81921">
      <w:pPr>
        <w:pStyle w:val="Caption"/>
      </w:pPr>
      <w:bookmarkStart w:id="48" w:name="_Toc155551570"/>
      <w:r>
        <w:t xml:space="preserve">Code snippet </w:t>
      </w:r>
      <w:fldSimple w:instr=" SEQ Code_snippet \* ARABIC ">
        <w:r w:rsidR="00CF321A">
          <w:rPr>
            <w:noProof/>
          </w:rPr>
          <w:t>13</w:t>
        </w:r>
      </w:fldSimple>
      <w:r>
        <w:t>: MoveProcessor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41192EFC" w:rsidR="008712D3" w:rsidRDefault="008712D3" w:rsidP="008712D3">
      <w:r>
        <w:t>For our attacking functionality, we need two fragments to hold data, and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0"/>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fldSimple w:instr=" SEQ Code_snippet \* ARABIC ">
        <w:r w:rsidR="00CF321A">
          <w:rPr>
            <w:noProof/>
          </w:rPr>
          <w:t>14</w:t>
        </w:r>
      </w:fldSimple>
      <w:r>
        <w:t>: Attack parameters shared fragment definition</w:t>
      </w:r>
      <w:bookmarkEnd w:id="49"/>
    </w:p>
    <w:p w14:paraId="585873A7" w14:textId="77777777" w:rsidR="00E62F93" w:rsidRPr="00E62F93" w:rsidRDefault="00E62F93" w:rsidP="00E62F93"/>
    <w:p w14:paraId="063A069F" w14:textId="149C56B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If the health falls below 0, it will simply add a DyingTag to the entity, which will exclude it from most processors and allow a DeathProcessor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1"/>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fldSimple w:instr=" SEQ Code_snippet \* ARABIC ">
        <w:r w:rsidR="00CF321A">
          <w:rPr>
            <w:noProof/>
          </w:rPr>
          <w:t>15</w:t>
        </w:r>
      </w:fldSimple>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77777777" w:rsidR="00214F0D" w:rsidRDefault="00402884" w:rsidP="00FE78CF">
      <w:r>
        <w:t>The dying fragment will use a timer to indicate how long it takes until it is dead. The processor will go over every entity and count down the timer, once done, it will spawn a new entity, according to a DeadEntity EntityConfig asse.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2"/>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1"/>
    </w:p>
    <w:p w14:paraId="386104FC" w14:textId="77777777" w:rsidR="00621184" w:rsidRPr="00621184" w:rsidRDefault="00621184" w:rsidP="00621184"/>
    <w:p w14:paraId="6F1A13E7" w14:textId="198ED546" w:rsidR="00402884" w:rsidRDefault="00402884" w:rsidP="00FE78CF">
      <w:r>
        <w:t>We will not immediately destroy the now dead entity, as a good practice is to instead mark it as dead by using a tag, and then using DestroyEntities()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3"/>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fldSimple w:instr=" SEQ Code_snippet \* ARABIC ">
        <w:r w:rsidR="00CF321A">
          <w:rPr>
            <w:noProof/>
          </w:rPr>
          <w:t>17</w:t>
        </w:r>
      </w:fldSimple>
      <w:r>
        <w:t>: DestroyEntitiesProcessor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4"/>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fldSimple w:instr=" SEQ Figure \* ARABIC ">
        <w:r w:rsidR="00CF321A">
          <w:rPr>
            <w:noProof/>
          </w:rPr>
          <w:t>10</w:t>
        </w:r>
      </w:fldSimple>
      <w:r>
        <w:t>:</w:t>
      </w:r>
      <w:r>
        <w:rPr>
          <w:noProof/>
        </w:rPr>
        <w:t xml:space="preserve"> Visualization trait configuration</w:t>
      </w:r>
      <w:bookmarkEnd w:id="53"/>
    </w:p>
    <w:p w14:paraId="7BF675B6" w14:textId="77777777" w:rsidR="008B42B8" w:rsidRDefault="008B42B8" w:rsidP="007E02AF"/>
    <w:p w14:paraId="038ABA00" w14:textId="390EB710" w:rsidR="007E02AF" w:rsidRDefault="005946DC" w:rsidP="007E02AF">
      <w:r>
        <w:t>This actor needs to have a MassAgentComponent to be able to work properly. In this component, we can then assign a sync trait. There are some sync traits that come with the plugin, but these assume that our actor inherits from ACharacter and have a CharacterMovementComponen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5"/>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fldSimple w:instr=" SEQ Code_snippet \* ARABIC ">
        <w:r w:rsidR="00CF321A">
          <w:rPr>
            <w:noProof/>
          </w:rPr>
          <w:t>18</w:t>
        </w:r>
      </w:fldSimple>
      <w:r>
        <w:t>: Transform translator execute function</w:t>
      </w:r>
      <w:bookmarkEnd w:id="54"/>
    </w:p>
    <w:p w14:paraId="5E87E3E9" w14:textId="77777777" w:rsidR="00D249E8" w:rsidRPr="00D249E8" w:rsidRDefault="00D249E8" w:rsidP="00D249E8"/>
    <w:p w14:paraId="013D71D0" w14:textId="46DD1E2E" w:rsidR="004D1A93" w:rsidRPr="007E02AF" w:rsidRDefault="004D1A93" w:rsidP="007E02AF">
      <w:r>
        <w:t>We also need to add the LODCollectorTrait, to make sure that the correct LOD tags are added to the entity, so that th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D1B3F1F"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We now need to access the MassAgentComponent, get the associated EntityHandle,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6"/>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fldSimple w:instr=" SEQ Code_snippet \* ARABIC ">
        <w:r w:rsidR="00CF321A">
          <w:rPr>
            <w:noProof/>
          </w:rPr>
          <w:t>19</w:t>
        </w:r>
      </w:fldSimple>
      <w:r>
        <w:t>: Animation instance update functionality</w:t>
      </w:r>
      <w:bookmarkEnd w:id="55"/>
    </w:p>
    <w:p w14:paraId="4A176565" w14:textId="77777777" w:rsidR="00C7645D" w:rsidRDefault="00C7645D" w:rsidP="00C7645D"/>
    <w:p w14:paraId="6B12D003" w14:textId="44C6D051" w:rsidR="00C7645D" w:rsidRDefault="00C7645D" w:rsidP="00C7645D">
      <w:r>
        <w:fldChar w:fldCharType="begin"/>
      </w:r>
      <w:r>
        <w:instrText xml:space="preserve"> ADDIN ZOTERO_ITEM CSL_CITATION {"citationID":"Kay3fYAC","properties":{"formattedCitation":"[6], [10]\\uc0\\u8211{}[18], [20], [21]","plainCitation":"[6], [10]–[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Pr="00C7645D">
        <w:rPr>
          <w:rFonts w:ascii="Calibri" w:hAnsi="Calibri" w:cs="Calibri"/>
          <w:szCs w:val="24"/>
        </w:rPr>
        <w:t>[6], [10]–[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3B5CC17" w:rsidR="00350C2B" w:rsidRDefault="001B1D78" w:rsidP="00350C2B">
      <w:r>
        <w:t>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p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7"/>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8"/>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49"/>
                    <a:stretch>
                      <a:fillRect/>
                    </a:stretch>
                  </pic:blipFill>
                  <pic:spPr>
                    <a:xfrm>
                      <a:off x="0" y="0"/>
                      <a:ext cx="5776461" cy="4198984"/>
                    </a:xfrm>
                    <a:prstGeom prst="rect">
                      <a:avLst/>
                    </a:prstGeom>
                  </pic:spPr>
                </pic:pic>
              </a:graphicData>
            </a:graphic>
          </wp:inline>
        </w:drawing>
      </w:r>
    </w:p>
    <w:p w14:paraId="5AF0C30F" w14:textId="551B75DD" w:rsidR="001B1D78" w:rsidRDefault="00CF321A" w:rsidP="00CF321A">
      <w:pPr>
        <w:pStyle w:val="Caption"/>
      </w:pPr>
      <w:bookmarkStart w:id="58" w:name="_Toc155551508"/>
      <w:r>
        <w:t xml:space="preserve">Figure </w:t>
      </w:r>
      <w:fldSimple w:instr=" SEQ Figure \* ARABIC ">
        <w:r>
          <w:rPr>
            <w:noProof/>
          </w:rPr>
          <w:t>13</w:t>
        </w:r>
      </w:fldSimple>
      <w:r>
        <w:t>: LOD Settings after generating an LODSettings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50A4E8E" w:rsidR="00A56DD0" w:rsidRDefault="00A56DD0" w:rsidP="00BC6BAD">
      <w:r>
        <w:t xml:space="preserve">As of 5.1, Mass already does some multithreading by default. Every processor will execute on a separate thread, unless </w:t>
      </w:r>
      <w:r w:rsidRPr="00A56DD0">
        <w:t>bRequiresGameThreadExecution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0"/>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fldSimple w:instr=" SEQ Code_snippet \* ARABIC ">
        <w:r>
          <w:rPr>
            <w:noProof/>
          </w:rPr>
          <w:t>20</w:t>
        </w:r>
      </w:fldSimple>
      <w:r>
        <w:t>: Replacing the normal for loop with a ParallelFor</w:t>
      </w:r>
      <w:bookmarkEnd w:id="60"/>
    </w:p>
    <w:p w14:paraId="20BEE998" w14:textId="77777777" w:rsidR="00127B1A" w:rsidRPr="00127B1A" w:rsidRDefault="00127B1A" w:rsidP="00127B1A"/>
    <w:p w14:paraId="1F87BA0A" w14:textId="1D813A7B" w:rsidR="00E36553" w:rsidRDefault="00E36553" w:rsidP="00350C2B">
      <w:r>
        <w:t xml:space="preserve">We can do the exact same in our navigationprocessor, but we have to replace </w:t>
      </w:r>
      <w:r w:rsidRPr="00E36553">
        <w:t>FindPathToLocationSynchronously</w:t>
      </w:r>
      <w:r>
        <w:t xml:space="preserve"> with FindPathSync, since the first one requires to be executed on the game thread. There is also the option to use a normal for loop and use FindPathASync, but from what we tried</w:t>
      </w:r>
      <w:r w:rsidR="008B78E3">
        <w:t>, this was slower than FindPathSync in a ParallelFor.</w:t>
      </w:r>
    </w:p>
    <w:p w14:paraId="4B739460" w14:textId="39719EB8" w:rsidR="009726B0" w:rsidRDefault="008B78E3" w:rsidP="00350C2B">
      <w:r>
        <w:t>We also multithreaded the movement and attacking processor, which in hindsight was not needed since they already barely take any frame time at all.</w:t>
      </w:r>
    </w:p>
    <w:p w14:paraId="56887772" w14:textId="31176BA5" w:rsidR="008B78E3" w:rsidRDefault="008B78E3" w:rsidP="00350C2B">
      <w:r>
        <w:t>Also make sure to use a mutex (FCriticalSection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1"/>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fldSimple w:instr=" SEQ Code_snippet \* ARABIC ">
        <w:r>
          <w:rPr>
            <w:noProof/>
          </w:rPr>
          <w:t>21</w:t>
        </w:r>
      </w:fldSimple>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lastRenderedPageBreak/>
        <w:t>Spatial Partitioning</w:t>
      </w:r>
      <w:bookmarkEnd w:id="62"/>
    </w:p>
    <w:p w14:paraId="6E14B080" w14:textId="273E14E0" w:rsidR="008B78E3" w:rsidRDefault="008B78E3" w:rsidP="008B78E3">
      <w:r>
        <w:t>There are many types of spatial partitioning structures, ideally, we would test out multiple and compare which give the best result. However, we don’t have enough time for that since we would like to focus on all aspects of optimizing a battle simulator.</w:t>
      </w:r>
    </w:p>
    <w:p w14:paraId="6F38E3F1" w14:textId="08E923DE" w:rsidR="008B78E3" w:rsidRDefault="008B78E3" w:rsidP="008B78E3">
      <w:r>
        <w:t xml:space="preserve">The avoidance processor that is included in the plugin, uses a hashgrid for its spatial partitioning, however, we </w:t>
      </w:r>
      <w:r w:rsidR="00185F9F">
        <w:t>will use an octree. We will likely have a high variance in density of our units, at the start of the battle, they will be evenly divided, but after they meet each other, potentially less than 10% of the space will be used. Therefore, we expect better results for our case if we use an octree, since it is supposed to have fast querying of data when there is variance in density.</w:t>
      </w:r>
      <w:r w:rsidR="00185F9F">
        <w:br/>
        <w:t>We could have also used a quadtree (2D version of an octree), since our movement is limited to a 2D plane right now, but that might change in the future so we use an octree instead.</w:t>
      </w:r>
    </w:p>
    <w:p w14:paraId="0B918C9B" w14:textId="6BDC2AF6" w:rsidR="00185F9F" w:rsidRDefault="00185F9F" w:rsidP="008B78E3">
      <w:r>
        <w:t xml:space="preserve">Luckily, Unreal Engine has some spatial partitioning structures built into the engine, like the hashgrid that was used for avoidance. They also have multiple octree implementations, the one we will use is TOctree2 (the original TOctree is deprecated), since it is the most similar to a classic octree. There is also </w:t>
      </w:r>
      <w:r w:rsidRPr="00185F9F">
        <w:t>FSparseDynamicOctree3</w:t>
      </w:r>
      <w:r>
        <w:t>, which is a grid of octrees, which could be interesting but we will not experiment with it during this research.</w:t>
      </w:r>
    </w:p>
    <w:p w14:paraId="4F31E626" w14:textId="3D4409E5" w:rsidR="006224BF" w:rsidRDefault="006224BF" w:rsidP="008B78E3">
      <w:r>
        <w:t>Implementing the octree is simply a matter of replacing the arrays in the TargetAcquisitionSubsystem with an octree. The documentation of TOctree2 is very limited so it is somewhat difficult to figure out how to properly use it, so we will just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2"/>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3"/>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fldSimple w:instr=" SEQ Figure \* ARABIC ">
        <w:r>
          <w:rPr>
            <w:noProof/>
          </w:rPr>
          <w:t>15</w:t>
        </w:r>
      </w:fldSimple>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6"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23D08B34" w:rsidR="00231221" w:rsidRDefault="00231221" w:rsidP="00350C2B">
      <w:r>
        <w:t>So we arrive at our third option, the animation sharing manager. This seems to be an ideal solution, since we can keep using our skeletal meshes. And because all of our units share the same skeleton, we should be able to improve performance quite a bit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5"/>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fldSimple w:instr=" SEQ Figure \* ARABIC ">
        <w:r>
          <w:rPr>
            <w:noProof/>
          </w:rPr>
          <w:t>17</w:t>
        </w:r>
      </w:fldSimple>
      <w:r>
        <w:t>: Creation of the animation sharing manager</w:t>
      </w:r>
      <w:bookmarkEnd w:id="67"/>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6"/>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fldSimple w:instr=" SEQ Figure \* ARABIC ">
        <w:r>
          <w:rPr>
            <w:noProof/>
          </w:rPr>
          <w:t>18</w:t>
        </w:r>
      </w:fldSimple>
      <w:r w:rsidRPr="002F1346">
        <w:t xml:space="preserve">: Configuration of the </w:t>
      </w:r>
      <w:r>
        <w:t>AnimationSharingSetup asset</w:t>
      </w:r>
      <w:bookmarkEnd w:id="68"/>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7"/>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fldSimple w:instr=" SEQ Figure \* ARABIC ">
        <w:r>
          <w:rPr>
            <w:noProof/>
          </w:rPr>
          <w:t>19</w:t>
        </w:r>
      </w:fldSimple>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8" w:history="1">
        <w:r w:rsidR="00D852C2" w:rsidRPr="00D852C2">
          <w:rPr>
            <w:rStyle w:val="Hyperlink"/>
          </w:rPr>
          <w:t>https://github.com/SimonSchaep/Research-UE5-Mass/blob/main/Results.xlsx</w:t>
        </w:r>
      </w:hyperlink>
    </w:p>
    <w:p w14:paraId="73F9D478" w14:textId="3C70DA3D" w:rsidR="008E022D" w:rsidRDefault="008E022D" w:rsidP="000D5C84">
      <w:r>
        <w:t>Use the drop-down list in the top right of the master sheet to determine what amount of units you want to see data for.</w:t>
      </w:r>
    </w:p>
    <w:p w14:paraId="2C90A3FA" w14:textId="6E2111C2" w:rsidR="008E022D" w:rsidRDefault="008E022D" w:rsidP="000D5C84">
      <w:r>
        <w:t>You can see the most impactful and interesting frame times in the table.</w:t>
      </w:r>
    </w:p>
    <w:p w14:paraId="26410FFF" w14:textId="77777777" w:rsidR="002E6F83" w:rsidRDefault="002E6F83" w:rsidP="002E6F83">
      <w:r>
        <w:t>The navigation and target acquisition costs in the simple battle simulator are difficult to distinguish, since they don’t happen in order. We will present these frame costs combined under the target acquisition cost, please be aware that this 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59"/>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fldSimple w:instr=" SEQ Figure \* ARABIC ">
        <w:r>
          <w:rPr>
            <w:noProof/>
          </w:rPr>
          <w:t>20</w:t>
        </w:r>
      </w:fldSimple>
      <w:r>
        <w:t>: Screenshot from within Unreal Insights showing how component ticks are not grouped</w:t>
      </w:r>
      <w:bookmarkEnd w:id="71"/>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78FE00FB" w:rsidR="00C7645D" w:rsidRDefault="00C7645D" w:rsidP="000D5C84">
      <w:r>
        <w:fldChar w:fldCharType="begin"/>
      </w:r>
      <w:r>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C7645D">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0"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464C0569" w14:textId="08E904BD" w:rsidR="00D44054" w:rsidRDefault="00D44054" w:rsidP="00CA24DB">
      <w:r>
        <w:t xml:space="preserve">Let’s first address the many inconsistencies in som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We could solve that by taking a frame after only one second, but this might also make results inaccurate, since there will be different animations playing, density might be different for spatial partitioning, etc…</w:t>
      </w:r>
      <w:r w:rsidR="00EE00A4">
        <w:br/>
        <w:t>This also means that results with frame times above 100 might be almost useless.</w:t>
      </w:r>
    </w:p>
    <w:p w14:paraId="501B06EF" w14:textId="77777777" w:rsidR="00EE00A4" w:rsidRDefault="00EE00A4" w:rsidP="00CA24DB"/>
    <w:p w14:paraId="095690AE" w14:textId="6296C8C2" w:rsidR="00EE00A4" w:rsidRDefault="00C96985" w:rsidP="00CA24DB">
      <w:r>
        <w:t xml:space="preserve">We will be using graphs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1"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77777777" w:rsidR="005A143E" w:rsidRDefault="005A143E" w:rsidP="005A143E">
      <w:r>
        <w:t>The game thread takes more frame time than the render thread and the GPU in all cases, once we go past 800 vs 800 units. This means that our game functionality 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E5B1BFD" w14:textId="5BE9A074" w:rsidR="00E32CF7" w:rsidRDefault="005A143E" w:rsidP="001473F8">
      <w:pPr>
        <w:pStyle w:val="Caption"/>
      </w:pPr>
      <w:bookmarkStart w:id="74" w:name="_Toc155551658"/>
      <w:r>
        <w:t xml:space="preserve">Chart </w:t>
      </w:r>
      <w:fldSimple w:instr=" SEQ Chart \* ARABIC ">
        <w:r w:rsidR="00C4770A">
          <w:rPr>
            <w:noProof/>
          </w:rPr>
          <w:t>1</w:t>
        </w:r>
      </w:fldSimple>
      <w:r w:rsidRPr="00306CE3">
        <w:t>: Game thread frame time over unit count</w:t>
      </w:r>
      <w:bookmarkEnd w:id="74"/>
    </w:p>
    <w:p w14:paraId="4CD7DFE1" w14:textId="77777777" w:rsidR="001473F8" w:rsidRDefault="001473F8">
      <w:r>
        <w:br w:type="page"/>
      </w:r>
    </w:p>
    <w:p w14:paraId="4224157D" w14:textId="5EE6870D" w:rsidR="005A143E" w:rsidRDefault="005A143E" w:rsidP="005A143E">
      <w:r>
        <w:lastRenderedPageBreak/>
        <w:t>In case of the render thread, it seems like m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1C79596" w14:textId="44C28014" w:rsidR="003D6EE0" w:rsidRDefault="00F36E07" w:rsidP="00F36E07">
      <w:pPr>
        <w:pStyle w:val="Caption"/>
      </w:pPr>
      <w:bookmarkStart w:id="75" w:name="_Toc155551659"/>
      <w:r>
        <w:t xml:space="preserve">Chart </w:t>
      </w:r>
      <w:fldSimple w:instr=" SEQ Chart \* ARABIC ">
        <w:r w:rsidR="00C4770A">
          <w:rPr>
            <w:noProof/>
          </w:rPr>
          <w:t>2</w:t>
        </w:r>
      </w:fldSimple>
      <w:r>
        <w:t>: Render thread frame time over unit count</w:t>
      </w:r>
      <w:bookmarkEnd w:id="75"/>
    </w:p>
    <w:p w14:paraId="6946B452" w14:textId="77777777" w:rsidR="00EE00A4" w:rsidRDefault="00EE00A4" w:rsidP="00CA24DB"/>
    <w:p w14:paraId="4A92049E" w14:textId="3C0C01A8" w:rsidR="005A143E" w:rsidRDefault="005A143E" w:rsidP="00CA24DB">
      <w:r>
        <w:t>The GPU frame time seems to vary a lot, seemingly randomly. We can also deduce that the GPU time goes up when there are more units on screen, and that Mass, or any other techniqu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0885B33" w14:textId="7295735F" w:rsidR="00EE00A4" w:rsidRDefault="00F36E07" w:rsidP="00F36E07">
      <w:pPr>
        <w:pStyle w:val="Caption"/>
      </w:pPr>
      <w:bookmarkStart w:id="76" w:name="_Toc155551660"/>
      <w:r>
        <w:t xml:space="preserve">Chart </w:t>
      </w:r>
      <w:fldSimple w:instr=" SEQ Chart \* ARABIC ">
        <w:r w:rsidR="00C4770A">
          <w:rPr>
            <w:noProof/>
          </w:rPr>
          <w:t>3</w:t>
        </w:r>
      </w:fldSimple>
      <w:r>
        <w:t>: GPU frame time over unit count</w:t>
      </w:r>
      <w:bookmarkEnd w:id="76"/>
    </w:p>
    <w:p w14:paraId="7B07577E" w14:textId="7949A6E0" w:rsidR="005A143E" w:rsidRDefault="005A143E" w:rsidP="005A143E">
      <w:r>
        <w:lastRenderedPageBreak/>
        <w:t>For the simple battle simulator, we couldn’t gather data for target acquisition and navigation separately, so both costs are included together in this one.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3BB23E50" w:rsidR="005A143E" w:rsidRDefault="005A143E" w:rsidP="00CA24DB">
      <w:r>
        <w:t>It is noticeable that the Mass battle simulator has a worse frame time than the simple one, even with the simple one also including navigation. This is likely caused by a mistake in our implementation or measurements, and would need to be further analyzed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743A2D" w14:textId="6EF482B8" w:rsidR="00836A11" w:rsidRDefault="00F36E07" w:rsidP="00F36E07">
      <w:pPr>
        <w:pStyle w:val="Caption"/>
      </w:pPr>
      <w:bookmarkStart w:id="77" w:name="_Toc155551661"/>
      <w:r>
        <w:t xml:space="preserve">Chart </w:t>
      </w:r>
      <w:fldSimple w:instr=" SEQ Chart \* ARABIC ">
        <w:r w:rsidR="00C4770A">
          <w:rPr>
            <w:noProof/>
          </w:rPr>
          <w:t>4</w:t>
        </w:r>
      </w:fldSimple>
      <w:r>
        <w:t>: Target acquisition frame time over unit count</w:t>
      </w:r>
      <w:bookmarkEnd w:id="77"/>
    </w:p>
    <w:p w14:paraId="2AFC11C5" w14:textId="77777777" w:rsidR="00AE0FB9" w:rsidRDefault="00AE0FB9" w:rsidP="00CA24DB"/>
    <w:p w14:paraId="1F8C4194" w14:textId="77777777" w:rsidR="009F60E4" w:rsidRDefault="009F60E4" w:rsidP="009F60E4">
      <w:r>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lastRenderedPageBreak/>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2D6B728" w14:textId="6ADC3FD2" w:rsidR="00984133" w:rsidRDefault="00F36E07" w:rsidP="00F36E07">
      <w:pPr>
        <w:pStyle w:val="Caption"/>
      </w:pPr>
      <w:bookmarkStart w:id="78" w:name="_Toc155551662"/>
      <w:r>
        <w:t xml:space="preserve">Chart </w:t>
      </w:r>
      <w:fldSimple w:instr=" SEQ Chart \* ARABIC ">
        <w:r w:rsidR="00C4770A">
          <w:rPr>
            <w:noProof/>
          </w:rPr>
          <w:t>5</w:t>
        </w:r>
      </w:fldSimple>
      <w:r>
        <w:t>: Navigation frame time over unit count</w:t>
      </w:r>
      <w:bookmarkEnd w:id="78"/>
    </w:p>
    <w:p w14:paraId="4525D777" w14:textId="77777777" w:rsidR="00E34D84" w:rsidRPr="00E34D84" w:rsidRDefault="00E34D84" w:rsidP="00E34D84"/>
    <w:p w14:paraId="7EF2787B" w14:textId="77777777" w:rsidR="009F60E4" w:rsidRDefault="009F60E4" w:rsidP="009F60E4">
      <w:r>
        <w:t>In this graph, we can see that the character movement component that was used in the simple battle simulator, seems to be very inefficient in general, even with only a few hundred units.</w:t>
      </w:r>
    </w:p>
    <w:p w14:paraId="3704F08F" w14:textId="77777777" w:rsidR="009F60E4" w:rsidRDefault="009F60E4" w:rsidP="009F60E4">
      <w:r>
        <w:t>The movement in the Mass battle simulator is very fast, and the avoidance processor seems to be very optimized. It is not multithreaded however, so there is no noticeable difference with the multithreading addition.</w:t>
      </w:r>
    </w:p>
    <w:p w14:paraId="4CC3647A" w14:textId="7345288E" w:rsidR="009F60E4" w:rsidRDefault="009F60E4" w:rsidP="00CA24DB">
      <w:r>
        <w:t>Movement and avoidance take over 25 milliseconds in the final test, which means they will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1A9197" w14:textId="65E74391" w:rsidR="004374EC" w:rsidRDefault="00F36E07" w:rsidP="00F36E07">
      <w:pPr>
        <w:pStyle w:val="Caption"/>
      </w:pPr>
      <w:bookmarkStart w:id="79" w:name="_Toc155551663"/>
      <w:r>
        <w:t xml:space="preserve">Chart </w:t>
      </w:r>
      <w:fldSimple w:instr=" SEQ Chart \* ARABIC ">
        <w:r w:rsidR="00C4770A">
          <w:rPr>
            <w:noProof/>
          </w:rPr>
          <w:t>6</w:t>
        </w:r>
      </w:fldSimple>
      <w:r>
        <w:t>: Movement and avoidance frame time over unit count</w:t>
      </w:r>
      <w:bookmarkEnd w:id="79"/>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77777777"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B250CB0" w14:textId="76AC4272" w:rsidR="00B34A19" w:rsidRDefault="00F36E07" w:rsidP="00F36E07">
      <w:pPr>
        <w:pStyle w:val="Caption"/>
      </w:pPr>
      <w:bookmarkStart w:id="80" w:name="_Toc155551664"/>
      <w:r>
        <w:t xml:space="preserve">Chart </w:t>
      </w:r>
      <w:fldSimple w:instr=" SEQ Chart \* ARABIC ">
        <w:r w:rsidR="00C4770A">
          <w:rPr>
            <w:noProof/>
          </w:rPr>
          <w:t>7</w:t>
        </w:r>
      </w:fldSimple>
      <w:r>
        <w:t>: Mass to actor frame time over unit count</w:t>
      </w:r>
      <w:bookmarkEnd w:id="80"/>
    </w:p>
    <w:p w14:paraId="19E9DC53" w14:textId="77777777" w:rsidR="00B34A19" w:rsidRDefault="00B34A19" w:rsidP="00CA24DB"/>
    <w:p w14:paraId="3F7E1115" w14:textId="77777777" w:rsidR="009F60E4" w:rsidRDefault="009F60E4" w:rsidP="009F60E4">
      <w:r>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77777777" w:rsidR="009F60E4" w:rsidRDefault="009F60E4" w:rsidP="009F60E4">
      <w:r>
        <w:t>We can see that the simple battle simulator needs a lot more frame time for animations compared to the Mass implementations. This is because in Mass, the furthest away units are instanced static meshes and don’t play any animations. This is definitely somewhat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FEFAFEB" w:rsidR="009F60E4" w:rsidRDefault="009F60E4" w:rsidP="00CA24DB">
      <w:r>
        <w:t>Vertex animations might be a better solution than animation sharing, since it would solve the issue of far away units not having animations and also delegate the animation work to the GPU.</w:t>
      </w:r>
    </w:p>
    <w:p w14:paraId="5A6C00EC" w14:textId="77777777" w:rsidR="00F36E07" w:rsidRDefault="003B641E" w:rsidP="00F36E07">
      <w:pPr>
        <w:keepNext/>
      </w:pPr>
      <w:r>
        <w:rPr>
          <w:noProof/>
        </w:rPr>
        <w:lastRenderedPageBreak/>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7382BD7" w14:textId="6221D9E1" w:rsidR="00B648FE" w:rsidRDefault="00F36E07" w:rsidP="00F36E07">
      <w:pPr>
        <w:pStyle w:val="Caption"/>
      </w:pPr>
      <w:bookmarkStart w:id="81" w:name="_Toc155551665"/>
      <w:r>
        <w:t xml:space="preserve">Chart </w:t>
      </w:r>
      <w:fldSimple w:instr=" SEQ Chart \* ARABIC ">
        <w:r w:rsidR="00C4770A">
          <w:rPr>
            <w:noProof/>
          </w:rPr>
          <w:t>8</w:t>
        </w:r>
      </w:fldSimple>
      <w:r>
        <w:t>: Animation frame time over unit count</w:t>
      </w:r>
      <w:bookmarkEnd w:id="81"/>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7DBA6866" w:rsidR="0038438B" w:rsidRDefault="0038438B" w:rsidP="0038438B">
      <w:r>
        <w:t>Through the following graphs, we will take a look at which elements take the most time in the game thread, since that is our biggest bottleneck. These measurements are from the 800 vs 800 test, because that is about where the fps drops below 60 in all cases.</w:t>
      </w:r>
    </w:p>
    <w:p w14:paraId="7F889F0B" w14:textId="77777777" w:rsidR="00C4770A" w:rsidRDefault="00C4770A" w:rsidP="0038438B"/>
    <w:p w14:paraId="3E142B71" w14:textId="18117E52" w:rsidR="00C4770A" w:rsidRPr="0038438B" w:rsidRDefault="00C4770A" w:rsidP="0038438B">
      <w:r>
        <w:t>In the simple battle simulator, it is obvious that the character movement component is the biggest performance issue. Creating your own movement component and avoidance system might help with that. After that, target acquisition takes the most frame time.</w:t>
      </w:r>
    </w:p>
    <w:p w14:paraId="6AA3CE9C" w14:textId="77777777" w:rsidR="00F36E07" w:rsidRDefault="001D08A1" w:rsidP="00F36E07">
      <w:pPr>
        <w:keepNext/>
      </w:pPr>
      <w:r>
        <w:rPr>
          <w:noProof/>
        </w:rPr>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3CC8276" w14:textId="20EA4511" w:rsidR="003B641E" w:rsidRDefault="00F36E07" w:rsidP="00F36E07">
      <w:pPr>
        <w:pStyle w:val="Caption"/>
      </w:pPr>
      <w:bookmarkStart w:id="83" w:name="_Toc155551666"/>
      <w:r>
        <w:t xml:space="preserve">Chart </w:t>
      </w:r>
      <w:fldSimple w:instr=" SEQ Chart \* ARABIC ">
        <w:r w:rsidR="00C4770A">
          <w:rPr>
            <w:noProof/>
          </w:rPr>
          <w:t>9</w:t>
        </w:r>
      </w:fldSimple>
      <w:r>
        <w:t>: Game thread frame time distribution in the simple battle simulator with 800 vs 800 units</w:t>
      </w:r>
      <w:bookmarkEnd w:id="83"/>
    </w:p>
    <w:p w14:paraId="44915782" w14:textId="77777777" w:rsidR="00C4770A" w:rsidRDefault="00C4770A" w:rsidP="00C4770A">
      <w:r>
        <w:lastRenderedPageBreak/>
        <w:t>In the Mass battle simulator, target acquisition takes most of the frame time. This could be the result of a mistake in the implementation.</w:t>
      </w:r>
    </w:p>
    <w:p w14:paraId="0D3BA764" w14:textId="4D96BB6D" w:rsidR="00C4770A" w:rsidRDefault="00C4770A" w:rsidP="00CA24DB">
      <w:r>
        <w:t>It is also noticeable that the navigation starts taking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B8AD8F0" w14:textId="7A72095E" w:rsidR="00F36E07" w:rsidRDefault="00F36E07" w:rsidP="00F36E07">
      <w:pPr>
        <w:pStyle w:val="Caption"/>
      </w:pPr>
      <w:bookmarkStart w:id="84"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7087ECB" w14:textId="3F3F468E" w:rsidR="0038438B" w:rsidRDefault="00C4770A" w:rsidP="00C4770A">
      <w:pPr>
        <w:pStyle w:val="Caption"/>
      </w:pPr>
      <w:bookmarkStart w:id="85" w:name="_Toc155551668"/>
      <w:r>
        <w:t xml:space="preserve">Chart </w:t>
      </w:r>
      <w:fldSimple w:instr=" SEQ Chart \* ARABIC ">
        <w:r>
          <w:rPr>
            <w:noProof/>
          </w:rPr>
          <w:t>11</w:t>
        </w:r>
      </w:fldSimple>
      <w:r>
        <w:t>: Game thread frame time distribution in the mass battle simulator with multithreading with 800 vs 800 units</w:t>
      </w:r>
      <w:bookmarkEnd w:id="85"/>
    </w:p>
    <w:p w14:paraId="75EC8567" w14:textId="64EFC70E" w:rsidR="001D08A1" w:rsidRDefault="00C4770A" w:rsidP="00CA24DB">
      <w:r>
        <w:lastRenderedPageBreak/>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B2F0431" w14:textId="3AE81415" w:rsidR="001D08A1" w:rsidRDefault="00C4770A" w:rsidP="00C4770A">
      <w:pPr>
        <w:pStyle w:val="Caption"/>
      </w:pPr>
      <w:bookmarkStart w:id="86"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6FCD1651" w:rsidR="00C4770A" w:rsidRDefault="00C4770A" w:rsidP="00CA24DB">
      <w:r>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C2D2C0" w14:textId="5240E912" w:rsidR="003F2D08" w:rsidRDefault="00C4770A" w:rsidP="00C4770A">
      <w:pPr>
        <w:pStyle w:val="Caption"/>
      </w:pPr>
      <w:bookmarkStart w:id="87"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37AAB121"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p>
    <w:p w14:paraId="4D680A16" w14:textId="77777777" w:rsidR="00DC3B3B" w:rsidRDefault="00DC3B3B" w:rsidP="00DC3B3B"/>
    <w:p w14:paraId="0DE863DE" w14:textId="01798CBB" w:rsidR="00F7278D" w:rsidRDefault="00DC3B3B" w:rsidP="000D5C84">
      <w:r>
        <w:t xml:space="preserve">We also </w:t>
      </w:r>
      <w:r w:rsidR="009230A6">
        <w:t>have</w:t>
      </w:r>
      <w:r>
        <w:t xml:space="preserve"> a</w:t>
      </w:r>
      <w:r w:rsidR="009230A6">
        <w:t>n</w:t>
      </w:r>
      <w:r>
        <w:t xml:space="preserve"> example of the usage of Mass available now, which other people can use to learn how the system works.</w:t>
      </w:r>
    </w:p>
    <w:p w14:paraId="1DBFC80C" w14:textId="60C43CFB"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C7645D">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C7645D" w:rsidRPr="00C7645D">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434D2D75" w:rsidR="00977BF1" w:rsidRDefault="00977BF1" w:rsidP="001D5823">
      <w:r>
        <w:t>This case study could also be expanded by continuing to optimize here. The two things that would probably have the biggest impact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4ED3706" w:rsidR="00AA7859" w:rsidRDefault="00AA7859" w:rsidP="001D5823">
      <w:r>
        <w:t>There could also be a study on how to add projectiles to the simulation. This is quite a big addition, since you might need hit detection, efficient spawning of entities, etc…</w:t>
      </w:r>
    </w:p>
    <w:p w14:paraId="326A85A8" w14:textId="495B0E21" w:rsidR="00CA24DB" w:rsidRDefault="00AA7859" w:rsidP="00CA24DB">
      <w:r>
        <w:t>Another big topic that could be its own research project, is GPU programming. This is how the biggest battle simulator on the market, Ultimate Epic Battle Simulator, achieves millions of units in a single battle.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7CA2E2E9" w14:textId="6DD9352E" w:rsidR="00074958" w:rsidRDefault="00074958" w:rsidP="00CA24DB">
      <w:r>
        <w:t>Overall I am happy with what I accomplished during this research project. However, I really wish I had more time to fully optimize the battle simulator and reach my goal of 20 000 agents fighting each other.</w:t>
      </w:r>
    </w:p>
    <w:p w14:paraId="31F9647E" w14:textId="53F44531" w:rsidR="00BB10D7" w:rsidRDefault="00074958" w:rsidP="00074958">
      <w:r>
        <w:t>I also would have liked to take more time to explore Mass further since I only scraped the surface.</w:t>
      </w:r>
    </w:p>
    <w:p w14:paraId="637526DD" w14:textId="105F8192" w:rsidR="00074958" w:rsidRDefault="00BB10D7" w:rsidP="00CA24DB">
      <w:r>
        <w:t xml:space="preserve">I underestimated how much work the </w:t>
      </w:r>
      <w:r w:rsidR="00074958">
        <w:t>CPU</w:t>
      </w:r>
      <w:r>
        <w:t xml:space="preserve"> needs to do </w:t>
      </w:r>
      <w:r w:rsidR="00074958">
        <w:t>for animations and rendering as a whole.</w:t>
      </w:r>
    </w:p>
    <w:p w14:paraId="40BF3032" w14:textId="2C86786C"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3D4563B1" w14:textId="35EF9614" w:rsidR="00C7645D" w:rsidRDefault="00D3038D" w:rsidP="00C7645D">
      <w:pPr>
        <w:pStyle w:val="Bibliography"/>
      </w:pPr>
      <w:r>
        <w:fldChar w:fldCharType="begin"/>
      </w:r>
      <w:r>
        <w:instrText xml:space="preserve"> ADDIN ZOTERO_BIBL {"uncited":[],"omitted":[],"custom":[]} CSL_BIBLIOGRAPHY </w:instrText>
      </w:r>
      <w:r>
        <w:fldChar w:fldCharType="separate"/>
      </w:r>
      <w:r w:rsidR="00C7645D">
        <w:t>[1]</w:t>
      </w:r>
      <w:r w:rsidR="00C7645D">
        <w:tab/>
      </w:r>
      <w:r w:rsidR="00C7645D">
        <w:rPr>
          <w:i/>
          <w:iCs/>
        </w:rPr>
        <w:t>CppCon 2014: Mike Acton ‘Data-Oriented Design and C++’</w:t>
      </w:r>
      <w:r w:rsidR="00C7645D">
        <w:t xml:space="preserve">, (Sep. 30, 2014). [Online Video]. Available: </w:t>
      </w:r>
      <w:hyperlink r:id="rId75" w:history="1">
        <w:r w:rsidR="00C7645D" w:rsidRPr="003D33A8">
          <w:rPr>
            <w:rStyle w:val="Hyperlink"/>
          </w:rPr>
          <w:t>https://www.youtube.com/watch?v=rX0ItVEVjHc</w:t>
        </w:r>
      </w:hyperlink>
    </w:p>
    <w:p w14:paraId="2A0E5186" w14:textId="49178C9E" w:rsidR="00C7645D" w:rsidRDefault="00C7645D" w:rsidP="00C7645D">
      <w:pPr>
        <w:pStyle w:val="Bibliography"/>
      </w:pPr>
      <w:r>
        <w:t>[2]</w:t>
      </w:r>
      <w:r>
        <w:tab/>
      </w:r>
      <w:r>
        <w:rPr>
          <w:i/>
          <w:iCs/>
        </w:rPr>
        <w:t>CppCon 2018: Stoyan Nikolov “OOP Is Dead, Long Live Data-oriented Design”</w:t>
      </w:r>
      <w:r>
        <w:t xml:space="preserve">, (Oct. 26, 2018). [Online Video]. Available: </w:t>
      </w:r>
      <w:hyperlink r:id="rId76" w:history="1">
        <w:r w:rsidRPr="003D33A8">
          <w:rPr>
            <w:rStyle w:val="Hyperlink"/>
          </w:rPr>
          <w:t>https://www.youtube.com/watch?v=yy8jQgmhbAU</w:t>
        </w:r>
      </w:hyperlink>
    </w:p>
    <w:p w14:paraId="025A3B74" w14:textId="43243B2D" w:rsidR="00C7645D" w:rsidRDefault="00C7645D" w:rsidP="00C7645D">
      <w:pPr>
        <w:pStyle w:val="Bibliography"/>
      </w:pPr>
      <w:r>
        <w:t>[3]</w:t>
      </w:r>
      <w:r>
        <w:tab/>
        <w:t xml:space="preserve">‘Data-oriented design’, </w:t>
      </w:r>
      <w:r>
        <w:rPr>
          <w:i/>
          <w:iCs/>
        </w:rPr>
        <w:t>Wikipedia</w:t>
      </w:r>
      <w:r>
        <w:t xml:space="preserve">. Oct. 03, 2023. [Online]. Available: </w:t>
      </w:r>
      <w:hyperlink r:id="rId77" w:history="1">
        <w:r w:rsidRPr="003D33A8">
          <w:rPr>
            <w:rStyle w:val="Hyperlink"/>
          </w:rPr>
          <w:t>https://en.wikipedia.org/w/index.php?title=Data-oriented_design&amp;oldid=1178464448</w:t>
        </w:r>
      </w:hyperlink>
    </w:p>
    <w:p w14:paraId="5AA78657" w14:textId="240D7395" w:rsidR="00C7645D" w:rsidRDefault="00C7645D" w:rsidP="00C7645D">
      <w:pPr>
        <w:pStyle w:val="Bibliography"/>
      </w:pPr>
      <w:r>
        <w:t>[4]</w:t>
      </w:r>
      <w:r>
        <w:tab/>
        <w:t xml:space="preserve">‘Entity component system’, </w:t>
      </w:r>
      <w:r>
        <w:rPr>
          <w:i/>
          <w:iCs/>
        </w:rPr>
        <w:t>Wikipedia</w:t>
      </w:r>
      <w:r>
        <w:t xml:space="preserve">. Dec. 20, 2023. [Online]. Available: </w:t>
      </w:r>
      <w:hyperlink r:id="rId78" w:history="1">
        <w:r w:rsidRPr="003D33A8">
          <w:rPr>
            <w:rStyle w:val="Hyperlink"/>
          </w:rPr>
          <w:t>https://en.wikipedia.org/w/index.php?title=Entity_component_system&amp;oldid=1190943102</w:t>
        </w:r>
      </w:hyperlink>
    </w:p>
    <w:p w14:paraId="67D99019" w14:textId="7FB2248D" w:rsidR="00C7645D" w:rsidRDefault="00C7645D" w:rsidP="00C7645D">
      <w:pPr>
        <w:pStyle w:val="Bibliography"/>
      </w:pPr>
      <w:r>
        <w:t>[5]</w:t>
      </w:r>
      <w:r>
        <w:tab/>
      </w:r>
      <w:r>
        <w:rPr>
          <w:i/>
          <w:iCs/>
        </w:rPr>
        <w:t>The ECS Architecture - Performance in UE4</w:t>
      </w:r>
      <w:r>
        <w:t xml:space="preserve">, (Feb. 06, 2021). [Online Video]. Available: </w:t>
      </w:r>
      <w:hyperlink r:id="rId79" w:history="1">
        <w:r w:rsidRPr="003D33A8">
          <w:rPr>
            <w:rStyle w:val="Hyperlink"/>
          </w:rPr>
          <w:t>https://www.youtube.com/watch?v=kXd0VDZDSks</w:t>
        </w:r>
      </w:hyperlink>
    </w:p>
    <w:p w14:paraId="2079ED6B" w14:textId="2B858C06" w:rsidR="00C7645D" w:rsidRPr="00BC5BF4" w:rsidRDefault="00C7645D" w:rsidP="00C7645D">
      <w:pPr>
        <w:pStyle w:val="Bibliography"/>
        <w:rPr>
          <w:lang w:val="en-GB"/>
        </w:rPr>
      </w:pPr>
      <w:r>
        <w:t>[6]</w:t>
      </w:r>
      <w:r>
        <w:tab/>
        <w:t xml:space="preserve">‘MassEntity Overview’. Accessed: Oct. 21, 2023. [Online]. </w:t>
      </w:r>
      <w:r w:rsidRPr="00BC5BF4">
        <w:rPr>
          <w:lang w:val="en-GB"/>
        </w:rPr>
        <w:t xml:space="preserve">Available: </w:t>
      </w:r>
      <w:hyperlink r:id="rId80" w:history="1">
        <w:r w:rsidRPr="00BC5BF4">
          <w:rPr>
            <w:rStyle w:val="Hyperlink"/>
            <w:lang w:val="en-GB"/>
          </w:rPr>
          <w:t>https://docs.unrealengine.com/5.2/en-US/overview-of-mass-entity-in-unreal-engine/</w:t>
        </w:r>
      </w:hyperlink>
    </w:p>
    <w:p w14:paraId="0095EFA7" w14:textId="0E514ED9" w:rsidR="00C7645D" w:rsidRPr="00BC5BF4" w:rsidRDefault="00C7645D" w:rsidP="00C7645D">
      <w:pPr>
        <w:pStyle w:val="Bibliography"/>
        <w:rPr>
          <w:lang w:val="en-GB"/>
        </w:rPr>
      </w:pPr>
      <w:r>
        <w:t>[7]</w:t>
      </w:r>
      <w:r>
        <w:tab/>
        <w:t xml:space="preserve">‘Community Mass Sample’, Github. [Online]. </w:t>
      </w:r>
      <w:r w:rsidRPr="00BC5BF4">
        <w:rPr>
          <w:lang w:val="en-GB"/>
        </w:rPr>
        <w:t xml:space="preserve">Available: </w:t>
      </w:r>
      <w:hyperlink r:id="rId81" w:history="1">
        <w:r w:rsidRPr="00BC5BF4">
          <w:rPr>
            <w:rStyle w:val="Hyperlink"/>
            <w:lang w:val="en-GB"/>
          </w:rPr>
          <w:t>https://github.com/Megafunk/MassSample</w:t>
        </w:r>
      </w:hyperlink>
    </w:p>
    <w:p w14:paraId="13177B9D" w14:textId="10C9E3CD" w:rsidR="00C7645D" w:rsidRPr="00C7645D" w:rsidRDefault="00C7645D" w:rsidP="00C7645D">
      <w:pPr>
        <w:pStyle w:val="Bibliography"/>
        <w:rPr>
          <w:lang w:val="fr-BE"/>
        </w:rPr>
      </w:pPr>
      <w:r>
        <w:t>[8]</w:t>
      </w:r>
      <w:r>
        <w:tab/>
        <w:t xml:space="preserve">‘On All Fronts’, Github. </w:t>
      </w:r>
      <w:r w:rsidRPr="00BC5BF4">
        <w:rPr>
          <w:lang w:val="fr-BE"/>
        </w:rPr>
        <w:t xml:space="preserve">[Online]. </w:t>
      </w:r>
      <w:r w:rsidRPr="00C7645D">
        <w:rPr>
          <w:lang w:val="fr-BE"/>
        </w:rPr>
        <w:t xml:space="preserve">Available: </w:t>
      </w:r>
      <w:hyperlink r:id="rId82" w:history="1">
        <w:r w:rsidRPr="00003ACD">
          <w:rPr>
            <w:rStyle w:val="Hyperlink"/>
            <w:lang w:val="fr-BE"/>
          </w:rPr>
          <w:t>https://github.com/HaywireInteractive/OnAllFronts-Public</w:t>
        </w:r>
      </w:hyperlink>
    </w:p>
    <w:p w14:paraId="06EDF461" w14:textId="303DD0EC" w:rsidR="00C7645D" w:rsidRPr="00003ACD" w:rsidRDefault="00C7645D" w:rsidP="00C7645D">
      <w:pPr>
        <w:pStyle w:val="Bibliography"/>
        <w:rPr>
          <w:lang w:val="en-GB"/>
        </w:rPr>
      </w:pPr>
      <w:r w:rsidRPr="00C7645D">
        <w:rPr>
          <w:lang w:val="fr-BE"/>
        </w:rPr>
        <w:t>[9]</w:t>
      </w:r>
      <w:r w:rsidRPr="00C7645D">
        <w:rPr>
          <w:lang w:val="fr-BE"/>
        </w:rPr>
        <w:tab/>
        <w:t xml:space="preserve">‘MassAITesting’, Github. [Online]. </w:t>
      </w:r>
      <w:r w:rsidRPr="00003ACD">
        <w:rPr>
          <w:lang w:val="en-GB"/>
        </w:rPr>
        <w:t xml:space="preserve">Available: </w:t>
      </w:r>
      <w:hyperlink r:id="rId83" w:history="1">
        <w:r w:rsidRPr="00003ACD">
          <w:rPr>
            <w:rStyle w:val="Hyperlink"/>
            <w:lang w:val="en-GB"/>
          </w:rPr>
          <w:t>https://github.com/Ji-Rath/MassAITesting</w:t>
        </w:r>
      </w:hyperlink>
    </w:p>
    <w:p w14:paraId="71C4F102" w14:textId="4965A90B" w:rsidR="00C7645D" w:rsidRDefault="00C7645D" w:rsidP="00C7645D">
      <w:pPr>
        <w:pStyle w:val="Bibliography"/>
      </w:pPr>
      <w:r>
        <w:t>[10]</w:t>
      </w:r>
      <w:r>
        <w:tab/>
      </w:r>
      <w:r>
        <w:rPr>
          <w:i/>
          <w:iCs/>
        </w:rPr>
        <w:t>Large Numbers of Entities with Mass in UE5 | Feature Highlight | State of Unreal 2022</w:t>
      </w:r>
      <w:r>
        <w:t xml:space="preserve">, (Apr. 26, 2022). [Online Video]. </w:t>
      </w:r>
      <w:hyperlink r:id="rId84" w:history="1">
        <w:r w:rsidRPr="00003ACD">
          <w:rPr>
            <w:rStyle w:val="Hyperlink"/>
          </w:rPr>
          <w:t>Available: https://www.youtube.com/watch?v=f9q8A-9DvPo</w:t>
        </w:r>
      </w:hyperlink>
    </w:p>
    <w:p w14:paraId="2B5ED207" w14:textId="45497ADA" w:rsidR="00C7645D" w:rsidRPr="00003ACD" w:rsidRDefault="00C7645D" w:rsidP="00C7645D">
      <w:pPr>
        <w:pStyle w:val="Bibliography"/>
        <w:rPr>
          <w:lang w:val="en-GB"/>
        </w:rPr>
      </w:pPr>
      <w:r>
        <w:t>[11]</w:t>
      </w:r>
      <w:r>
        <w:tab/>
        <w:t xml:space="preserve">‘Mass Avoidance Overview’. </w:t>
      </w:r>
      <w:r w:rsidRPr="00003ACD">
        <w:rPr>
          <w:lang w:val="en-GB"/>
        </w:rPr>
        <w:t xml:space="preserve">[Online]. Available: </w:t>
      </w:r>
      <w:hyperlink r:id="rId85" w:history="1">
        <w:r w:rsidRPr="00003ACD">
          <w:rPr>
            <w:rStyle w:val="Hyperlink"/>
            <w:lang w:val="en-GB"/>
          </w:rPr>
          <w:t>https://docs.unrealengine.com/5.2/en-US/mass-avoidance-overview-in-unreal-engine/</w:t>
        </w:r>
      </w:hyperlink>
    </w:p>
    <w:p w14:paraId="6FAC0ED0" w14:textId="69A21439" w:rsidR="00C7645D" w:rsidRDefault="00C7645D" w:rsidP="00C7645D">
      <w:pPr>
        <w:pStyle w:val="Bibliography"/>
      </w:pPr>
      <w:r>
        <w:t>[12]</w:t>
      </w:r>
      <w:r>
        <w:tab/>
        <w:t xml:space="preserve">‘MassAI, Mass Crowd, State Tree with Custom Character | UE5 | Community tutorial’, Epic Developer Community. [Online]. Available: </w:t>
      </w:r>
      <w:hyperlink r:id="rId86" w:history="1">
        <w:r w:rsidRPr="00003ACD">
          <w:rPr>
            <w:rStyle w:val="Hyperlink"/>
          </w:rPr>
          <w:t>https://dev.epicgames.com/community/learning/tutorials/0be9/unreal-engine-massai-mass-crowd-state-tree-with-custom-character-ue5</w:t>
        </w:r>
      </w:hyperlink>
    </w:p>
    <w:p w14:paraId="36C12B36" w14:textId="440A1934" w:rsidR="00C7645D" w:rsidRPr="00003ACD" w:rsidRDefault="00C7645D" w:rsidP="00C7645D">
      <w:pPr>
        <w:pStyle w:val="Bibliography"/>
        <w:rPr>
          <w:lang w:val="en-GB"/>
        </w:rPr>
      </w:pPr>
      <w:r>
        <w:t>[13]</w:t>
      </w:r>
      <w:r>
        <w:tab/>
        <w:t xml:space="preserve">‘MassGameplay Overview’. [Online]. </w:t>
      </w:r>
      <w:r w:rsidRPr="00003ACD">
        <w:rPr>
          <w:lang w:val="en-GB"/>
        </w:rPr>
        <w:t>Available:</w:t>
      </w:r>
      <w:hyperlink r:id="rId87" w:history="1">
        <w:r w:rsidRPr="00003ACD">
          <w:rPr>
            <w:rStyle w:val="Hyperlink"/>
            <w:lang w:val="en-GB"/>
          </w:rPr>
          <w:t xml:space="preserve"> https://docs.unrealengine.com/5.2/en-US/overview-of-mass-gameplay-in-unreal-engine/</w:t>
        </w:r>
      </w:hyperlink>
    </w:p>
    <w:p w14:paraId="2BA394F4" w14:textId="4756B555" w:rsidR="00C7645D" w:rsidRDefault="00C7645D" w:rsidP="00C7645D">
      <w:pPr>
        <w:pStyle w:val="Bibliography"/>
      </w:pPr>
      <w:r>
        <w:t>[14]</w:t>
      </w:r>
      <w:r>
        <w:tab/>
      </w:r>
      <w:r>
        <w:rPr>
          <w:i/>
          <w:iCs/>
        </w:rPr>
        <w:t>The Matrix Awakens: Generating a World | Tech Talk | State of Unreal 2022</w:t>
      </w:r>
      <w:r>
        <w:t xml:space="preserve">, (Apr. 05, 2022). [Online Video]. Available: </w:t>
      </w:r>
      <w:hyperlink r:id="rId88" w:history="1">
        <w:r w:rsidRPr="00003ACD">
          <w:rPr>
            <w:rStyle w:val="Hyperlink"/>
          </w:rPr>
          <w:t>https://www.youtube.com/watch?v=usJrcwN6T4I</w:t>
        </w:r>
      </w:hyperlink>
    </w:p>
    <w:p w14:paraId="3D96226B" w14:textId="1834B9D3" w:rsidR="00C7645D" w:rsidRDefault="00C7645D" w:rsidP="00C7645D">
      <w:pPr>
        <w:pStyle w:val="Bibliography"/>
      </w:pPr>
      <w:r>
        <w:t>[15]</w:t>
      </w:r>
      <w:r>
        <w:tab/>
        <w:t xml:space="preserve">J. Keeling, ‘Tutorial: Your First 60 Minutes with Mass’, Epic Developer Community Forums. [Online]. Available: </w:t>
      </w:r>
      <w:hyperlink r:id="rId89" w:history="1">
        <w:r w:rsidRPr="00003ACD">
          <w:rPr>
            <w:rStyle w:val="Hyperlink"/>
          </w:rPr>
          <w:t>https://forums.unrealengine.com/t/tutorial-your-first-60-minutes-with-mass/794314</w:t>
        </w:r>
      </w:hyperlink>
    </w:p>
    <w:p w14:paraId="43B32B2D" w14:textId="5FB43085" w:rsidR="00C7645D" w:rsidRDefault="00C7645D" w:rsidP="00C7645D">
      <w:pPr>
        <w:pStyle w:val="Bibliography"/>
      </w:pPr>
      <w:r>
        <w:t>[16]</w:t>
      </w:r>
      <w:r>
        <w:tab/>
      </w:r>
      <w:r>
        <w:rPr>
          <w:i/>
          <w:iCs/>
        </w:rPr>
        <w:t>UE5 MassAI Crowd in your project step by step guide Part 1</w:t>
      </w:r>
      <w:r>
        <w:t xml:space="preserve">, (May 08, 2022). [Online Video]. Available: </w:t>
      </w:r>
      <w:hyperlink r:id="rId90" w:history="1">
        <w:r w:rsidRPr="00003ACD">
          <w:rPr>
            <w:rStyle w:val="Hyperlink"/>
          </w:rPr>
          <w:t>https://www.youtube.com/watch?v=bVvYn7dEqMA</w:t>
        </w:r>
      </w:hyperlink>
    </w:p>
    <w:p w14:paraId="4B8C420D" w14:textId="105F15A9" w:rsidR="00C7645D" w:rsidRDefault="00C7645D" w:rsidP="00C7645D">
      <w:pPr>
        <w:pStyle w:val="Bibliography"/>
      </w:pPr>
      <w:r>
        <w:t>[17]</w:t>
      </w:r>
      <w:r>
        <w:tab/>
      </w:r>
      <w:r>
        <w:rPr>
          <w:i/>
          <w:iCs/>
        </w:rPr>
        <w:t>UE5 MassAI Crowd in your project step by step guide Part2 AnimationBlueprint</w:t>
      </w:r>
      <w:r>
        <w:t xml:space="preserve">, (Jun. 29, 2022). [Online Video]. Available: </w:t>
      </w:r>
      <w:hyperlink r:id="rId91" w:history="1">
        <w:r w:rsidRPr="00003ACD">
          <w:rPr>
            <w:rStyle w:val="Hyperlink"/>
          </w:rPr>
          <w:t>https://www.youtube.com/watch?v=4-qcSrAxGCc&amp;list=PLKNsvWABWRceGFLyCWBz33f1aw4WjyYGs&amp;index=3</w:t>
        </w:r>
      </w:hyperlink>
    </w:p>
    <w:p w14:paraId="5ECECB5B" w14:textId="5907D4ED" w:rsidR="00C7645D" w:rsidRDefault="00C7645D" w:rsidP="00C7645D">
      <w:pPr>
        <w:pStyle w:val="Bibliography"/>
      </w:pPr>
      <w:r>
        <w:t>[18]</w:t>
      </w:r>
      <w:r>
        <w:tab/>
      </w:r>
      <w:r>
        <w:rPr>
          <w:i/>
          <w:iCs/>
        </w:rPr>
        <w:t>UE5 Tutorial MassAI Crowd in any project in less then 15 mins.</w:t>
      </w:r>
      <w:r>
        <w:t xml:space="preserve">, (Jul. 03, 2022). [Online Video]. Available: </w:t>
      </w:r>
      <w:hyperlink r:id="rId92" w:history="1">
        <w:r w:rsidRPr="00003ACD">
          <w:rPr>
            <w:rStyle w:val="Hyperlink"/>
          </w:rPr>
          <w:t>https://www.youtube.com/watch?v=2LvUB3_PAhI</w:t>
        </w:r>
      </w:hyperlink>
    </w:p>
    <w:p w14:paraId="3E5C4BB5" w14:textId="5E18F2F3" w:rsidR="00C7645D" w:rsidRDefault="00C7645D" w:rsidP="00C7645D">
      <w:pPr>
        <w:pStyle w:val="Bibliography"/>
      </w:pPr>
      <w:r>
        <w:t>[19]</w:t>
      </w:r>
      <w:r>
        <w:tab/>
      </w:r>
      <w:r>
        <w:rPr>
          <w:i/>
          <w:iCs/>
        </w:rPr>
        <w:t>Unity vs. Unreal - Which has the Best ECS in 2022?</w:t>
      </w:r>
      <w:r>
        <w:t xml:space="preserve">, (May 06, 2022). [Online Video]. Available: </w:t>
      </w:r>
      <w:hyperlink r:id="rId93" w:history="1">
        <w:r w:rsidRPr="00003ACD">
          <w:rPr>
            <w:rStyle w:val="Hyperlink"/>
          </w:rPr>
          <w:t>https://www.youtube.com/watch?v=fFVuzlTIye4</w:t>
        </w:r>
      </w:hyperlink>
    </w:p>
    <w:p w14:paraId="75D13CF0" w14:textId="2B60EF29" w:rsidR="00C7645D" w:rsidRDefault="00C7645D" w:rsidP="00C7645D">
      <w:pPr>
        <w:pStyle w:val="Bibliography"/>
      </w:pPr>
      <w:r>
        <w:t>[20]</w:t>
      </w:r>
      <w:r>
        <w:tab/>
      </w:r>
      <w:r>
        <w:rPr>
          <w:i/>
          <w:iCs/>
        </w:rPr>
        <w:t>Unreal Engine 5 Mass Crowd Ai Tutorial</w:t>
      </w:r>
      <w:r>
        <w:t xml:space="preserve">, (May 03, 2022). [Online Video]. Available: </w:t>
      </w:r>
      <w:hyperlink r:id="rId94" w:history="1">
        <w:r w:rsidRPr="00003ACD">
          <w:rPr>
            <w:rStyle w:val="Hyperlink"/>
          </w:rPr>
          <w:t>https://www.youtube.com/watch?v=w_6LGyACVz0</w:t>
        </w:r>
      </w:hyperlink>
    </w:p>
    <w:p w14:paraId="771BA963" w14:textId="4C5A4439" w:rsidR="00C7645D" w:rsidRDefault="00C7645D" w:rsidP="00C7645D">
      <w:pPr>
        <w:pStyle w:val="Bibliography"/>
      </w:pPr>
      <w:r>
        <w:t>[21]</w:t>
      </w:r>
      <w:r>
        <w:tab/>
      </w:r>
      <w:r>
        <w:rPr>
          <w:i/>
          <w:iCs/>
        </w:rPr>
        <w:t>Unreal Engine 5 MassEntity Plugin Demo</w:t>
      </w:r>
      <w:r>
        <w:t xml:space="preserve">, (Jul. 11, 2022). [Online Video]. Available: </w:t>
      </w:r>
      <w:hyperlink r:id="rId95" w:history="1">
        <w:r w:rsidRPr="00003ACD">
          <w:rPr>
            <w:rStyle w:val="Hyperlink"/>
          </w:rPr>
          <w:t>https://www.youtube.com/watch?v=0dwgnH3SoC0</w:t>
        </w:r>
      </w:hyperlink>
    </w:p>
    <w:p w14:paraId="7B3E31DF" w14:textId="0DEADBA2" w:rsidR="00C7645D" w:rsidRDefault="00C7645D" w:rsidP="00C7645D">
      <w:pPr>
        <w:pStyle w:val="Bibliography"/>
      </w:pPr>
      <w:r>
        <w:lastRenderedPageBreak/>
        <w:t>[22]</w:t>
      </w:r>
      <w:r>
        <w:tab/>
        <w:t xml:space="preserve">‘Large Numbers of Entities with Mass in Unreal Engine 5 | Talks and demos’, Epic Developer Community. [Online]. Available: </w:t>
      </w:r>
      <w:hyperlink r:id="rId96" w:history="1">
        <w:r w:rsidRPr="00003ACD">
          <w:rPr>
            <w:rStyle w:val="Hyperlink"/>
          </w:rPr>
          <w:t>https://dev.epicgames.com/community/learning/talks-and-demos/37Oz/large-numbers-of-entities-with-mass-in-unreal-engine-5</w:t>
        </w:r>
      </w:hyperlink>
    </w:p>
    <w:p w14:paraId="1C0C4268" w14:textId="24F0BAD8" w:rsidR="00C7645D" w:rsidRDefault="00C7645D" w:rsidP="00C7645D">
      <w:pPr>
        <w:pStyle w:val="Bibliography"/>
      </w:pPr>
      <w:r>
        <w:t>[23]</w:t>
      </w:r>
      <w:r>
        <w:tab/>
        <w:t xml:space="preserve">‘Unreal Source Discord Server’, Discord. [Online]. Available: </w:t>
      </w:r>
      <w:hyperlink r:id="rId97" w:history="1">
        <w:r w:rsidRPr="00003ACD">
          <w:rPr>
            <w:rStyle w:val="Hyperlink"/>
          </w:rPr>
          <w:t>https://discord.com/invite/unrealsource</w:t>
        </w:r>
      </w:hyperlink>
    </w:p>
    <w:p w14:paraId="1D5C5624" w14:textId="0A061512" w:rsidR="00C7645D" w:rsidRDefault="00C7645D" w:rsidP="00C7645D">
      <w:pPr>
        <w:pStyle w:val="Bibliography"/>
      </w:pPr>
      <w:r>
        <w:t>[24]</w:t>
      </w:r>
      <w:r>
        <w:tab/>
        <w:t xml:space="preserve">Symphonym, ‘Choosing a spatial partitioning structure’, r/gamedev. [Online]. Available: </w:t>
      </w:r>
      <w:hyperlink r:id="rId98" w:history="1">
        <w:r w:rsidRPr="00003ACD">
          <w:rPr>
            <w:rStyle w:val="Hyperlink"/>
          </w:rPr>
          <w:t>www.reddit.com/r/gamedev/comments/22lxg5/choosing_a_spatial_partitioning_structure/</w:t>
        </w:r>
      </w:hyperlink>
    </w:p>
    <w:p w14:paraId="7A616C0E" w14:textId="73B9F84A" w:rsidR="00C7645D" w:rsidRDefault="00C7645D" w:rsidP="00C7645D">
      <w:pPr>
        <w:pStyle w:val="Bibliography"/>
      </w:pPr>
      <w:r>
        <w:t>[25]</w:t>
      </w:r>
      <w:r>
        <w:tab/>
        <w:t xml:space="preserve">M. KelleghanAugust 12 and 1997, ‘Octree Partitioning Techniques’, Game Developer. [Online]. Available: </w:t>
      </w:r>
      <w:hyperlink r:id="rId99" w:history="1">
        <w:r w:rsidRPr="00003ACD">
          <w:rPr>
            <w:rStyle w:val="Hyperlink"/>
          </w:rPr>
          <w:t>https://www.gamedeveloper.com/programming/octree-partitioning-techniques</w:t>
        </w:r>
      </w:hyperlink>
    </w:p>
    <w:p w14:paraId="067B5225" w14:textId="00D81AA7" w:rsidR="00C7645D" w:rsidRPr="00003ACD" w:rsidRDefault="00C7645D" w:rsidP="00C7645D">
      <w:pPr>
        <w:pStyle w:val="Bibliography"/>
        <w:rPr>
          <w:lang w:val="en-GB"/>
        </w:rPr>
      </w:pPr>
      <w:r>
        <w:t>[26]</w:t>
      </w:r>
      <w:r>
        <w:tab/>
        <w:t xml:space="preserve">‘Space partitioning’, </w:t>
      </w:r>
      <w:r>
        <w:rPr>
          <w:i/>
          <w:iCs/>
        </w:rPr>
        <w:t>Wikipedia</w:t>
      </w:r>
      <w:r>
        <w:t xml:space="preserve">. Oct. 16, 2022. </w:t>
      </w:r>
      <w:r w:rsidRPr="00003ACD">
        <w:rPr>
          <w:lang w:val="en-GB"/>
        </w:rPr>
        <w:t xml:space="preserve">[Online]. Available: </w:t>
      </w:r>
      <w:hyperlink r:id="rId100" w:history="1">
        <w:r w:rsidRPr="00003ACD">
          <w:rPr>
            <w:rStyle w:val="Hyperlink"/>
            <w:lang w:val="en-GB"/>
          </w:rPr>
          <w:t>https://en.wikipedia.org/w/index.php?title=Space_partitioning&amp;oldid=1116447126</w:t>
        </w:r>
      </w:hyperlink>
    </w:p>
    <w:p w14:paraId="440B0F10" w14:textId="4D31A879" w:rsidR="00C7645D" w:rsidRDefault="00C7645D" w:rsidP="00C7645D">
      <w:pPr>
        <w:pStyle w:val="Bibliography"/>
      </w:pPr>
      <w:r>
        <w:t>[27]</w:t>
      </w:r>
      <w:r>
        <w:tab/>
        <w:t xml:space="preserve">Bob Nystrom, ‘Spatial Partition · Optimization Patterns · Game Programming Patterns’. [Online]. Available: </w:t>
      </w:r>
      <w:hyperlink r:id="rId101" w:history="1">
        <w:r w:rsidRPr="00003ACD">
          <w:rPr>
            <w:rStyle w:val="Hyperlink"/>
          </w:rPr>
          <w:t>https://gameprogrammingpatterns.com/spatial-partition.html</w:t>
        </w:r>
      </w:hyperlink>
    </w:p>
    <w:p w14:paraId="774DA66F" w14:textId="7FD2F57C" w:rsidR="00C7645D" w:rsidRDefault="00C7645D" w:rsidP="00C7645D">
      <w:pPr>
        <w:pStyle w:val="Bibliography"/>
      </w:pPr>
      <w:r>
        <w:t>[28]</w:t>
      </w:r>
      <w:r>
        <w:tab/>
        <w:t xml:space="preserve">‘Multithreading and Performance in Unreal’, Epic Developer Community Forums. [Online]. Available: </w:t>
      </w:r>
      <w:hyperlink r:id="rId102" w:history="1">
        <w:r w:rsidRPr="00003ACD">
          <w:rPr>
            <w:rStyle w:val="Hyperlink"/>
          </w:rPr>
          <w:t>https://forums.unrealengine.com/t/multithreading-and-performance-in-unreal/1216417</w:t>
        </w:r>
      </w:hyperlink>
    </w:p>
    <w:p w14:paraId="78F6F76B" w14:textId="34407FD9" w:rsidR="00C7645D" w:rsidRDefault="00C7645D" w:rsidP="00C7645D">
      <w:pPr>
        <w:pStyle w:val="Bibliography"/>
      </w:pPr>
      <w:r>
        <w:t>[29]</w:t>
      </w:r>
      <w:r>
        <w:tab/>
      </w:r>
      <w:r>
        <w:rPr>
          <w:i/>
          <w:iCs/>
        </w:rPr>
        <w:t>UE4 / UE5 - Multithreading with ECS</w:t>
      </w:r>
      <w:r>
        <w:t xml:space="preserve">, (Aug. 15, 2021). [Online Video]. Available: </w:t>
      </w:r>
      <w:hyperlink r:id="rId103" w:history="1">
        <w:r w:rsidRPr="00003ACD">
          <w:rPr>
            <w:rStyle w:val="Hyperlink"/>
          </w:rPr>
          <w:t>https://www.youtube.com/watch?v=HQ3jNg1z63A</w:t>
        </w:r>
      </w:hyperlink>
    </w:p>
    <w:p w14:paraId="357EB0E5" w14:textId="0125B384" w:rsidR="00C7645D" w:rsidRPr="00003ACD" w:rsidRDefault="00C7645D" w:rsidP="00C7645D">
      <w:pPr>
        <w:pStyle w:val="Bibliography"/>
        <w:rPr>
          <w:lang w:val="en-GB"/>
        </w:rPr>
      </w:pPr>
      <w:r>
        <w:t>[30]</w:t>
      </w:r>
      <w:r>
        <w:tab/>
        <w:t xml:space="preserve">‘UE5 Multithreading With FRunnable And Thread Workflow – Unreal C++ API’. </w:t>
      </w:r>
      <w:r w:rsidRPr="00003ACD">
        <w:rPr>
          <w:lang w:val="en-GB"/>
        </w:rPr>
        <w:t xml:space="preserve">Available: </w:t>
      </w:r>
      <w:hyperlink r:id="rId104" w:history="1">
        <w:r w:rsidRPr="00003ACD">
          <w:rPr>
            <w:rStyle w:val="Hyperlink"/>
            <w:lang w:val="en-GB"/>
          </w:rPr>
          <w:t>https://store.algosyntax.com/tutorials/unreal-engine/ue5-multithreading-with-frunnable-and-thread-workflow/</w:t>
        </w:r>
      </w:hyperlink>
    </w:p>
    <w:p w14:paraId="5854FFC1" w14:textId="1B32D0EA" w:rsidR="00C7645D" w:rsidRDefault="00C7645D" w:rsidP="00C7645D">
      <w:pPr>
        <w:pStyle w:val="Bibliography"/>
      </w:pPr>
      <w:r>
        <w:t>[31]</w:t>
      </w:r>
      <w:r>
        <w:tab/>
      </w:r>
      <w:r>
        <w:rPr>
          <w:i/>
          <w:iCs/>
        </w:rPr>
        <w:t>Simulating Large Crowds In Niagara | Unreal Engine</w:t>
      </w:r>
      <w:r>
        <w:t xml:space="preserve">, (Jan. 15, 2021). [Online Video]. Available: </w:t>
      </w:r>
      <w:hyperlink r:id="rId105" w:history="1">
        <w:r w:rsidRPr="00003ACD">
          <w:rPr>
            <w:rStyle w:val="Hyperlink"/>
          </w:rPr>
          <w:t>https://www.youtube.com/watch?v=CqXKSyAPWZY</w:t>
        </w:r>
      </w:hyperlink>
    </w:p>
    <w:p w14:paraId="4FE482A7" w14:textId="4B2BC5D4" w:rsidR="00C7645D" w:rsidRPr="00003ACD" w:rsidRDefault="00C7645D" w:rsidP="00C7645D">
      <w:pPr>
        <w:pStyle w:val="Bibliography"/>
        <w:rPr>
          <w:lang w:val="en-GB"/>
        </w:rPr>
      </w:pPr>
      <w:r>
        <w:t>[32]</w:t>
      </w:r>
      <w:r>
        <w:tab/>
        <w:t xml:space="preserve">‘Animation Budget Allocator’. </w:t>
      </w:r>
      <w:r w:rsidRPr="00003ACD">
        <w:rPr>
          <w:lang w:val="en-GB"/>
        </w:rPr>
        <w:t xml:space="preserve">[Online]. Available: </w:t>
      </w:r>
      <w:hyperlink r:id="rId106" w:history="1">
        <w:r w:rsidRPr="00003ACD">
          <w:rPr>
            <w:rStyle w:val="Hyperlink"/>
            <w:lang w:val="en-GB"/>
          </w:rPr>
          <w:t>https://docs.unrealengine.com/5.3/en-US/animation-budget-allocator-in-unreal-engine/</w:t>
        </w:r>
      </w:hyperlink>
    </w:p>
    <w:p w14:paraId="0C751DF5" w14:textId="66AEDB10" w:rsidR="00C7645D" w:rsidRPr="00BC5BF4" w:rsidRDefault="00C7645D" w:rsidP="00C7645D">
      <w:pPr>
        <w:pStyle w:val="Bibliography"/>
        <w:rPr>
          <w:lang w:val="en-GB"/>
        </w:rPr>
      </w:pPr>
      <w:r>
        <w:t>[33]</w:t>
      </w:r>
      <w:r>
        <w:tab/>
        <w:t xml:space="preserve">‘Animation Sharing Plugin’. </w:t>
      </w:r>
      <w:r w:rsidRPr="00BC5BF4">
        <w:rPr>
          <w:lang w:val="en-GB"/>
        </w:rPr>
        <w:t xml:space="preserve">[Online]. Available: </w:t>
      </w:r>
      <w:hyperlink r:id="rId107" w:history="1">
        <w:r w:rsidRPr="00BC5BF4">
          <w:rPr>
            <w:rStyle w:val="Hyperlink"/>
            <w:lang w:val="en-GB"/>
          </w:rPr>
          <w:t>https://docs.unrealengine.com/5.3/en-US/animation-sharing-plugin-in-unreal-engine/</w:t>
        </w:r>
      </w:hyperlink>
    </w:p>
    <w:p w14:paraId="040AF8F4" w14:textId="337E231A" w:rsidR="00C7645D" w:rsidRDefault="00C7645D" w:rsidP="00C7645D">
      <w:pPr>
        <w:pStyle w:val="Bibliography"/>
      </w:pPr>
      <w:r>
        <w:t>[34]</w:t>
      </w:r>
      <w:r>
        <w:tab/>
        <w:t xml:space="preserve">Stephen Phillips, ‘Baking out vertex animation in editor with AnimToTexture | Community tutorial’, Epic Developer Community. [Online]. Available: </w:t>
      </w:r>
      <w:hyperlink r:id="rId108" w:history="1">
        <w:r w:rsidRPr="00003ACD">
          <w:rPr>
            <w:rStyle w:val="Hyperlink"/>
          </w:rPr>
          <w:t>https://dev.epicgames.com/community/learning/tutorials/daE9/unreal-engine-baking-out-vertex-animation-in-editor-with-animtotexture</w:t>
        </w:r>
      </w:hyperlink>
    </w:p>
    <w:p w14:paraId="33FD5DEA" w14:textId="76CD77C6" w:rsidR="00C7645D" w:rsidRDefault="00C7645D" w:rsidP="00C7645D">
      <w:pPr>
        <w:pStyle w:val="Bibliography"/>
      </w:pPr>
      <w:r>
        <w:t>[35]</w:t>
      </w:r>
      <w:r>
        <w:tab/>
      </w:r>
      <w:r>
        <w:rPr>
          <w:i/>
          <w:iCs/>
        </w:rPr>
        <w:t>10 MILLION Characters On Screen?! - Ultimate Epic Battle Simulator 2 The Making Of Pt1</w:t>
      </w:r>
      <w:r>
        <w:t xml:space="preserve">, (Feb. 12, 2021). [Online Video]. Available: </w:t>
      </w:r>
      <w:hyperlink r:id="rId109" w:history="1">
        <w:r w:rsidRPr="00003ACD">
          <w:rPr>
            <w:rStyle w:val="Hyperlink"/>
          </w:rPr>
          <w:t>https://www.youtube.com/watch?v=kpojDPlIjdQ</w:t>
        </w:r>
      </w:hyperlink>
    </w:p>
    <w:p w14:paraId="1A08B978" w14:textId="440205D7" w:rsidR="00C7645D" w:rsidRDefault="00C7645D" w:rsidP="00C7645D">
      <w:pPr>
        <w:pStyle w:val="Bibliography"/>
      </w:pPr>
      <w:r>
        <w:t>[36]</w:t>
      </w:r>
      <w:r>
        <w:tab/>
        <w:t xml:space="preserve">R. Banerjee, ‘Answer to “What is the difference between OpenCL and OpenGL’s compute shader?”’, Stack Overflow. [Online]. Available: </w:t>
      </w:r>
      <w:hyperlink r:id="rId110" w:history="1">
        <w:r w:rsidRPr="00003ACD">
          <w:rPr>
            <w:rStyle w:val="Hyperlink"/>
          </w:rPr>
          <w:t>https://stackoverflow.com/a/15868564</w:t>
        </w:r>
      </w:hyperlink>
    </w:p>
    <w:p w14:paraId="5BBFF3CE" w14:textId="4727EE73" w:rsidR="00C7645D" w:rsidRDefault="00C7645D" w:rsidP="00C7645D">
      <w:pPr>
        <w:pStyle w:val="Bibliography"/>
      </w:pPr>
      <w:r>
        <w:t>[37]</w:t>
      </w:r>
      <w:r>
        <w:tab/>
        <w:t xml:space="preserve">C. Rau, ‘Answer to “What is the difference between OpenCL and OpenGL’s compute shader?”’, Stack Overflow. [Online]. Available: </w:t>
      </w:r>
      <w:hyperlink r:id="rId111" w:history="1">
        <w:r w:rsidRPr="00003ACD">
          <w:rPr>
            <w:rStyle w:val="Hyperlink"/>
          </w:rPr>
          <w:t>https://stackoverflow.com/a/15874988</w:t>
        </w:r>
      </w:hyperlink>
    </w:p>
    <w:p w14:paraId="6DF8FD0D" w14:textId="4EABF858" w:rsidR="00C7645D" w:rsidRDefault="00C7645D" w:rsidP="00C7645D">
      <w:pPr>
        <w:pStyle w:val="Bibliography"/>
      </w:pPr>
      <w:r>
        <w:t>[38]</w:t>
      </w:r>
      <w:r>
        <w:tab/>
        <w:t xml:space="preserve">Jeremy Frank, ‘Simple compute shader with CPU readback | Community tutorial’, Epic Developer Community. [Online]. Available: </w:t>
      </w:r>
      <w:hyperlink r:id="rId112" w:history="1">
        <w:r w:rsidRPr="00003ACD">
          <w:rPr>
            <w:rStyle w:val="Hyperlink"/>
          </w:rPr>
          <w:t>https://dev.epicgames.com/community/learning/tutorials/WkwJ/unreal-engine-simple-compute-shader-with-cpu-readback</w:t>
        </w:r>
      </w:hyperlink>
    </w:p>
    <w:p w14:paraId="0410C60D" w14:textId="1FF220F5" w:rsidR="00C7645D" w:rsidRDefault="00C7645D" w:rsidP="00C7645D">
      <w:pPr>
        <w:pStyle w:val="Bibliography"/>
      </w:pPr>
      <w:r>
        <w:t>[39]</w:t>
      </w:r>
      <w:r>
        <w:tab/>
        <w:t xml:space="preserve">Maiss, ‘What is the difference between OpenCL and OpenGL’s compute shader?’, Stack Overflow. [Online]. Available: </w:t>
      </w:r>
      <w:hyperlink r:id="rId113" w:history="1">
        <w:r w:rsidRPr="00003ACD">
          <w:rPr>
            <w:rStyle w:val="Hyperlink"/>
          </w:rPr>
          <w:t>https://stackoverflow.com/q/15868498</w:t>
        </w:r>
      </w:hyperlink>
    </w:p>
    <w:p w14:paraId="128A8A9C" w14:textId="7CCEB4F7" w:rsidR="00C7645D" w:rsidRDefault="00C7645D" w:rsidP="00C7645D">
      <w:pPr>
        <w:pStyle w:val="Bibliography"/>
      </w:pPr>
      <w:r>
        <w:t>[40]</w:t>
      </w:r>
      <w:r>
        <w:tab/>
        <w:t xml:space="preserve">‘CUDA’, </w:t>
      </w:r>
      <w:r>
        <w:rPr>
          <w:i/>
          <w:iCs/>
        </w:rPr>
        <w:t>Wikipedia</w:t>
      </w:r>
      <w:r>
        <w:t xml:space="preserve">. Jan. 05, 2024. [Online]. Available: </w:t>
      </w:r>
      <w:hyperlink r:id="rId114" w:history="1">
        <w:r w:rsidRPr="00003ACD">
          <w:rPr>
            <w:rStyle w:val="Hyperlink"/>
          </w:rPr>
          <w:t>https://en.wikipedia.org/w/index.php?title=CUDA&amp;oldid=1193733902</w:t>
        </w:r>
      </w:hyperlink>
    </w:p>
    <w:p w14:paraId="67F44AC0" w14:textId="762880F2" w:rsidR="00C7645D" w:rsidRDefault="00C7645D" w:rsidP="00C7645D">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xml:space="preserve">’. [Online]. Available: </w:t>
      </w:r>
      <w:hyperlink r:id="rId115" w:history="1">
        <w:r w:rsidRPr="00003ACD">
          <w:rPr>
            <w:rStyle w:val="Hyperlink"/>
          </w:rPr>
          <w:t>https://www.sciement.com/tech-blog/c/cuda_in_ue4/</w:t>
        </w:r>
      </w:hyperlink>
    </w:p>
    <w:p w14:paraId="21E49DEA" w14:textId="57634354" w:rsidR="00C7645D" w:rsidRDefault="00C7645D" w:rsidP="00C7645D">
      <w:pPr>
        <w:pStyle w:val="Bibliography"/>
      </w:pPr>
      <w:r>
        <w:lastRenderedPageBreak/>
        <w:t>[42]</w:t>
      </w:r>
      <w:r>
        <w:tab/>
        <w:t xml:space="preserve">‘CUDA’. [Online]. Available: </w:t>
      </w:r>
      <w:hyperlink r:id="rId116" w:history="1">
        <w:r w:rsidRPr="00003ACD">
          <w:rPr>
            <w:rStyle w:val="Hyperlink"/>
          </w:rPr>
          <w:t>https://docs.unrealengine.com/5.1/en-US/API/Runtime/CUDA/</w:t>
        </w:r>
      </w:hyperlink>
    </w:p>
    <w:p w14:paraId="5A8ADEA4" w14:textId="1956FCCD" w:rsidR="00C7645D" w:rsidRDefault="00C7645D" w:rsidP="00C7645D">
      <w:pPr>
        <w:pStyle w:val="Bibliography"/>
      </w:pPr>
      <w:r>
        <w:t>[43]</w:t>
      </w:r>
      <w:r>
        <w:tab/>
        <w:t xml:space="preserve">Brad Nemire, ‘CUDA Spotlight: GPU-Accelerated Agent-Based Simulation of Complex Systems’, NVIDIA Technical Blog. [Online]. Available: </w:t>
      </w:r>
      <w:hyperlink r:id="rId117" w:history="1">
        <w:r w:rsidRPr="00003ACD">
          <w:rPr>
            <w:rStyle w:val="Hyperlink"/>
          </w:rPr>
          <w:t>https://developer.nvidia.com/blog/cuda-spotlight-gpu-accelerated-agent-based-simulation-complex-systems/</w:t>
        </w:r>
      </w:hyperlink>
    </w:p>
    <w:p w14:paraId="1C8C221B" w14:textId="0A3E00BE" w:rsidR="00C7645D" w:rsidRDefault="00C7645D" w:rsidP="00C7645D">
      <w:pPr>
        <w:pStyle w:val="Bibliography"/>
      </w:pPr>
      <w:r>
        <w:t>[44]</w:t>
      </w:r>
      <w:r>
        <w:tab/>
        <w:t xml:space="preserve">‘Fast Large-Scale Agent-based Simulations on NVIDIA GPUs with FLAME GPU’, NVIDIA Technical Blog. [Online]. Available: </w:t>
      </w:r>
      <w:hyperlink r:id="rId118" w:history="1">
        <w:r w:rsidRPr="00003ACD">
          <w:rPr>
            <w:rStyle w:val="Hyperlink"/>
          </w:rPr>
          <w:t>https://developer.nvidia.com/blog/fast-large-scale-agent-based-simulations-on-nvidia-gpus-with-flame-gpu/</w:t>
        </w:r>
      </w:hyperlink>
    </w:p>
    <w:p w14:paraId="47052832" w14:textId="19D466ED" w:rsidR="00C7645D" w:rsidRDefault="00C7645D" w:rsidP="00C7645D">
      <w:pPr>
        <w:pStyle w:val="Bibliography"/>
      </w:pPr>
      <w:r>
        <w:t>[45]</w:t>
      </w:r>
      <w:r>
        <w:tab/>
        <w:t xml:space="preserve">anonymous_user_526a5b67, ‘How to use CUDA file in UE4?’, Epic Developer Community Forums. [Online]. Available: </w:t>
      </w:r>
      <w:hyperlink r:id="rId119" w:history="1">
        <w:r w:rsidRPr="00003ACD">
          <w:rPr>
            <w:rStyle w:val="Hyperlink"/>
          </w:rPr>
          <w:t>https://forums.unrealengine.com/t/how-to-use-cuda-file-in-ue4/90965</w:t>
        </w:r>
      </w:hyperlink>
    </w:p>
    <w:p w14:paraId="2BE3DD75" w14:textId="3DCA2B4C" w:rsidR="00C7645D" w:rsidRPr="00003ACD" w:rsidRDefault="00C7645D" w:rsidP="00C7645D">
      <w:pPr>
        <w:pStyle w:val="Bibliography"/>
        <w:rPr>
          <w:lang w:val="en-GB"/>
        </w:rPr>
      </w:pPr>
      <w:r>
        <w:t>[46]</w:t>
      </w:r>
      <w:r>
        <w:tab/>
        <w:t xml:space="preserve">‘OpenCL’, </w:t>
      </w:r>
      <w:r>
        <w:rPr>
          <w:i/>
          <w:iCs/>
        </w:rPr>
        <w:t>Wikipedia</w:t>
      </w:r>
      <w:r>
        <w:t xml:space="preserve">. Oct. 20, 2023. </w:t>
      </w:r>
      <w:r w:rsidRPr="00003ACD">
        <w:rPr>
          <w:lang w:val="en-GB"/>
        </w:rPr>
        <w:t xml:space="preserve">[Online]. Available: </w:t>
      </w:r>
      <w:hyperlink r:id="rId120" w:history="1">
        <w:r w:rsidRPr="00003ACD">
          <w:rPr>
            <w:rStyle w:val="Hyperlink"/>
            <w:lang w:val="en-GB"/>
          </w:rPr>
          <w:t>https://en.wikipedia.org/w/index.php?title=OpenCL&amp;oldid=1181029989</w:t>
        </w:r>
      </w:hyperlink>
    </w:p>
    <w:p w14:paraId="5FB39C6E" w14:textId="6CC0F9AF" w:rsidR="00C7645D" w:rsidRDefault="00C7645D" w:rsidP="00C7645D">
      <w:pPr>
        <w:pStyle w:val="Bibliography"/>
      </w:pPr>
      <w:r>
        <w:t>[47]</w:t>
      </w:r>
      <w:r>
        <w:tab/>
        <w:t xml:space="preserve">‘OpenCL - The Open Standard for Parallel Programming of Heterogeneous Systems’, The Khronos Group. [Online]. Available: </w:t>
      </w:r>
      <w:hyperlink r:id="rId121" w:history="1">
        <w:r w:rsidRPr="00003ACD">
          <w:rPr>
            <w:rStyle w:val="Hyperlink"/>
          </w:rPr>
          <w:t>https://www.khronos.org//</w:t>
        </w:r>
      </w:hyperlink>
    </w:p>
    <w:p w14:paraId="08851A61" w14:textId="7EC6EE45" w:rsidR="00C7645D" w:rsidRPr="00003ACD" w:rsidRDefault="00C7645D" w:rsidP="00C7645D">
      <w:pPr>
        <w:pStyle w:val="Bibliography"/>
        <w:rPr>
          <w:lang w:val="en-GB"/>
        </w:rPr>
      </w:pPr>
      <w:r>
        <w:t>[48]</w:t>
      </w:r>
      <w:r>
        <w:tab/>
        <w:t xml:space="preserve">‘OpenCL Guide’, Github. </w:t>
      </w:r>
      <w:r w:rsidRPr="00BC5BF4">
        <w:rPr>
          <w:lang w:val="en-GB"/>
        </w:rPr>
        <w:t xml:space="preserve">[Online]. </w:t>
      </w:r>
      <w:r w:rsidRPr="00003ACD">
        <w:rPr>
          <w:lang w:val="en-GB"/>
        </w:rPr>
        <w:t xml:space="preserve">Available: </w:t>
      </w:r>
      <w:hyperlink r:id="rId122" w:history="1">
        <w:r w:rsidRPr="00003ACD">
          <w:rPr>
            <w:rStyle w:val="Hyperlink"/>
            <w:lang w:val="en-GB"/>
          </w:rPr>
          <w:t>https://github.com/KhronosGroup/OpenCL-Guide</w:t>
        </w:r>
      </w:hyperlink>
    </w:p>
    <w:p w14:paraId="7551BCB9" w14:textId="3D9738C1" w:rsidR="00C7645D" w:rsidRDefault="00C7645D" w:rsidP="00C7645D">
      <w:pPr>
        <w:pStyle w:val="Bibliography"/>
      </w:pPr>
      <w:r>
        <w:t>[49]</w:t>
      </w:r>
      <w:r>
        <w:tab/>
        <w:t xml:space="preserve">anonymous_user_968689a2, ‘OpenCL Plugin’, Epic Developer Community Forums. [Online]. Available: </w:t>
      </w:r>
      <w:hyperlink r:id="rId123" w:history="1">
        <w:r w:rsidRPr="00003ACD">
          <w:rPr>
            <w:rStyle w:val="Hyperlink"/>
          </w:rPr>
          <w:t>https://forums.unrealengine.com/t/opencl-plugin/18426</w:t>
        </w:r>
      </w:hyperlink>
    </w:p>
    <w:p w14:paraId="5BC1FBF8" w14:textId="1D183063" w:rsidR="00C7645D" w:rsidRPr="00BC5BF4" w:rsidRDefault="00C7645D" w:rsidP="00C7645D">
      <w:pPr>
        <w:pStyle w:val="Bibliography"/>
        <w:rPr>
          <w:lang w:val="en-GB"/>
        </w:rPr>
      </w:pPr>
      <w:r>
        <w:t>[50]</w:t>
      </w:r>
      <w:r>
        <w:tab/>
        <w:t>‘</w:t>
      </w:r>
      <w:r>
        <w:rPr>
          <w:i/>
          <w:iCs/>
        </w:rPr>
        <w:t>Paragon</w:t>
      </w:r>
      <w:r>
        <w:t xml:space="preserve"> (video game)’, </w:t>
      </w:r>
      <w:r>
        <w:rPr>
          <w:i/>
          <w:iCs/>
        </w:rPr>
        <w:t>Wikipedia</w:t>
      </w:r>
      <w:r>
        <w:t xml:space="preserve">. Dec. 25, 2023. </w:t>
      </w:r>
      <w:r w:rsidRPr="00BC5BF4">
        <w:rPr>
          <w:lang w:val="en-GB"/>
        </w:rPr>
        <w:t>[Online]. Available: https://en.wikipedia.org/w/index.php?title=Paragon_(video_game)</w:t>
      </w:r>
    </w:p>
    <w:p w14:paraId="3BEC2F30" w14:textId="759A50D9" w:rsidR="00C7645D" w:rsidRDefault="00C7645D" w:rsidP="00C7645D">
      <w:pPr>
        <w:pStyle w:val="Bibliography"/>
      </w:pPr>
      <w:r>
        <w:t>[51]</w:t>
      </w:r>
      <w:r>
        <w:tab/>
      </w:r>
      <w:r>
        <w:rPr>
          <w:i/>
          <w:iCs/>
        </w:rPr>
        <w:t>New Features of Insights: Unreal Engine’s Built In Profiling Tools | Inside Unreal</w:t>
      </w:r>
      <w:r>
        <w:t xml:space="preserve">, (Mar. 30, 2023). [Online Video]. Available: </w:t>
      </w:r>
      <w:hyperlink r:id="rId124" w:history="1">
        <w:r w:rsidRPr="00706658">
          <w:rPr>
            <w:rStyle w:val="Hyperlink"/>
          </w:rPr>
          <w:t>https://www.youtube.com/watch?v=af_M38Z325I&amp;list=PLGAgBU0oz5KZXHvaHAgas90IGBkJqsgzV</w:t>
        </w:r>
      </w:hyperlink>
    </w:p>
    <w:p w14:paraId="6EDB12F6" w14:textId="2DB299DE" w:rsidR="00C7645D" w:rsidRDefault="00C7645D" w:rsidP="00C7645D">
      <w:pPr>
        <w:pStyle w:val="Bibliography"/>
      </w:pPr>
      <w:r>
        <w:t>[52]</w:t>
      </w:r>
      <w:r>
        <w:tab/>
      </w:r>
      <w:r>
        <w:rPr>
          <w:i/>
          <w:iCs/>
        </w:rPr>
        <w:t>[UE5] Understanding Render Thread and Animation Thread in Unreal Engine</w:t>
      </w:r>
      <w:r>
        <w:t xml:space="preserve">, (Mar. 06, 2023). [Online Video]. Available: </w:t>
      </w:r>
      <w:hyperlink r:id="rId125" w:history="1">
        <w:r w:rsidRPr="00706658">
          <w:rPr>
            <w:rStyle w:val="Hyperlink"/>
          </w:rPr>
          <w:t>https://www.youtube.com/watch?v=RRwNlntV10I</w:t>
        </w:r>
      </w:hyperlink>
    </w:p>
    <w:p w14:paraId="65734EFE" w14:textId="505D383A" w:rsidR="00C7645D" w:rsidRDefault="00C7645D" w:rsidP="00C7645D">
      <w:pPr>
        <w:pStyle w:val="Bibliography"/>
      </w:pPr>
      <w:r>
        <w:t>[53]</w:t>
      </w:r>
      <w:r>
        <w:tab/>
      </w:r>
      <w:r>
        <w:rPr>
          <w:i/>
          <w:iCs/>
        </w:rPr>
        <w:t>Maximizing Your Game’s Performance in Unreal Engine | Unreal Fest 2022</w:t>
      </w:r>
      <w:r>
        <w:t xml:space="preserve">, (Nov. 03, 2022). [Online Video]. Available: </w:t>
      </w:r>
      <w:hyperlink r:id="rId126" w:history="1">
        <w:r w:rsidRPr="00706658">
          <w:rPr>
            <w:rStyle w:val="Hyperlink"/>
          </w:rPr>
          <w:t>https://www.youtube.com/watch?v=GuIav71867E&amp;list=PLGAgBU0oz5KZXHvaHAgas90IGBkJqsgzV</w:t>
        </w:r>
      </w:hyperlink>
    </w:p>
    <w:p w14:paraId="13AA4835" w14:textId="4135134C" w:rsidR="00C7645D" w:rsidRDefault="00C7645D" w:rsidP="00C7645D">
      <w:pPr>
        <w:pStyle w:val="Bibliography"/>
      </w:pPr>
      <w:r>
        <w:t>[54]</w:t>
      </w:r>
      <w:r>
        <w:tab/>
        <w:t xml:space="preserve">Phantomx1024, ‘Optimizations For High Unit Count AI’, r/unrealengine. [Online]. Available: </w:t>
      </w:r>
      <w:hyperlink r:id="rId127" w:history="1">
        <w:r w:rsidRPr="00706658">
          <w:rPr>
            <w:rStyle w:val="Hyperlink"/>
          </w:rPr>
          <w:t>www.reddit.com/r/unrealengine/comments/dmockq/optimizations_for_high_unit_count_ai/</w:t>
        </w:r>
      </w:hyperlink>
    </w:p>
    <w:p w14:paraId="6CC2923F" w14:textId="09FC0BF6"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19E6E912" w:rsidR="00FA5059" w:rsidRDefault="00FA5059" w:rsidP="00F26B74">
      <w:r>
        <w:t>I also want to thank my supervisor Alex Vanden Abeele</w:t>
      </w:r>
      <w:r w:rsidR="00C74B46">
        <w:t xml:space="preserve">, who </w:t>
      </w:r>
      <w:r w:rsidR="00980A73">
        <w:t>organized several feedback sessions where we would discuss the state of the project.</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648B981D" w:rsidR="00794208" w:rsidRDefault="00980A73" w:rsidP="00F26B74">
      <w:r>
        <w:t>I also want to thank my family and friends for their support during this project.</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128"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129" w:history="1">
        <w:r w:rsidRPr="00BC5BF4">
          <w:rPr>
            <w:rStyle w:val="Hyperlink"/>
            <w:bCs/>
            <w:lang w:val="fr-BE"/>
          </w:rPr>
          <w:t>https://github.com/SimonSchaep/Research-UE5-Mass/tree/main/UnrealProjects</w:t>
        </w:r>
      </w:hyperlink>
    </w:p>
    <w:p w14:paraId="6353D561" w14:textId="5EA99881" w:rsidR="001D5823" w:rsidRPr="00BC5BF4" w:rsidRDefault="0043189D" w:rsidP="000D5C84">
      <w:pPr>
        <w:rPr>
          <w:bCs/>
        </w:rPr>
      </w:pPr>
      <w:r w:rsidRPr="00BC5BF4">
        <w:rPr>
          <w:rStyle w:val="SubtleEmphasis"/>
          <w:bCs/>
          <w:i w:val="0"/>
          <w:iCs w:val="0"/>
          <w:color w:val="auto"/>
        </w:rPr>
        <w:t>Excel file with results from case study:</w:t>
      </w:r>
      <w:r w:rsidRPr="00BC5BF4">
        <w:rPr>
          <w:rStyle w:val="SubtleEmphasis"/>
          <w:bCs/>
          <w:i w:val="0"/>
          <w:iCs w:val="0"/>
          <w:color w:val="auto"/>
        </w:rPr>
        <w:br/>
      </w:r>
      <w:hyperlink r:id="rId130" w:history="1">
        <w:r w:rsidR="00D852C2" w:rsidRPr="00BC5BF4">
          <w:rPr>
            <w:rStyle w:val="Hyperlink"/>
            <w:bCs/>
          </w:rPr>
          <w:t>https://github.com/SimonSchaep/Research-UE5-Mass/blob/main/Results.xlsx</w:t>
        </w:r>
      </w:hyperlink>
    </w:p>
    <w:p w14:paraId="43036A63" w14:textId="28416DCD"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131" w:history="1">
        <w:r w:rsidRPr="0043189D">
          <w:rPr>
            <w:rStyle w:val="Hyperlink"/>
          </w:rPr>
          <w:t>https://drive.google.com/file/d/1dy27FoWe-HDYQR6C2MbmFpC7WUoz_FB9/view?usp=sharing</w:t>
        </w:r>
      </w:hyperlink>
    </w:p>
    <w:sectPr w:rsidR="002E208F" w:rsidSect="00355A4E">
      <w:headerReference w:type="default" r:id="rId132"/>
      <w:footerReference w:type="default" r:id="rId13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BFC56" w14:textId="77777777" w:rsidR="00355A4E" w:rsidRDefault="00355A4E" w:rsidP="001C55B6">
      <w:pPr>
        <w:spacing w:after="0" w:line="240" w:lineRule="auto"/>
      </w:pPr>
      <w:r>
        <w:separator/>
      </w:r>
    </w:p>
  </w:endnote>
  <w:endnote w:type="continuationSeparator" w:id="0">
    <w:p w14:paraId="451AB025" w14:textId="77777777" w:rsidR="00355A4E" w:rsidRDefault="00355A4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F1DF1" w14:textId="77777777" w:rsidR="00355A4E" w:rsidRDefault="00355A4E" w:rsidP="001C55B6">
      <w:pPr>
        <w:spacing w:after="0" w:line="240" w:lineRule="auto"/>
      </w:pPr>
      <w:r>
        <w:separator/>
      </w:r>
    </w:p>
  </w:footnote>
  <w:footnote w:type="continuationSeparator" w:id="0">
    <w:p w14:paraId="11E50EC7" w14:textId="77777777" w:rsidR="00355A4E" w:rsidRDefault="00355A4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6"/>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3ACD"/>
    <w:rsid w:val="00005B61"/>
    <w:rsid w:val="000317F5"/>
    <w:rsid w:val="000366CB"/>
    <w:rsid w:val="00047DFC"/>
    <w:rsid w:val="0005783E"/>
    <w:rsid w:val="00060C18"/>
    <w:rsid w:val="00060DD4"/>
    <w:rsid w:val="00061991"/>
    <w:rsid w:val="00074958"/>
    <w:rsid w:val="0007495D"/>
    <w:rsid w:val="000769DF"/>
    <w:rsid w:val="00081746"/>
    <w:rsid w:val="000817E2"/>
    <w:rsid w:val="00085A56"/>
    <w:rsid w:val="000926E1"/>
    <w:rsid w:val="00096731"/>
    <w:rsid w:val="000A2FDF"/>
    <w:rsid w:val="000D5C84"/>
    <w:rsid w:val="000E5A88"/>
    <w:rsid w:val="000E675C"/>
    <w:rsid w:val="000F4BBB"/>
    <w:rsid w:val="001019A0"/>
    <w:rsid w:val="00102E74"/>
    <w:rsid w:val="00120E84"/>
    <w:rsid w:val="001264BA"/>
    <w:rsid w:val="00127B1A"/>
    <w:rsid w:val="00127F9B"/>
    <w:rsid w:val="001473F8"/>
    <w:rsid w:val="00150C09"/>
    <w:rsid w:val="00154B83"/>
    <w:rsid w:val="001724BF"/>
    <w:rsid w:val="00181691"/>
    <w:rsid w:val="00185C39"/>
    <w:rsid w:val="00185F9F"/>
    <w:rsid w:val="0018724B"/>
    <w:rsid w:val="00191BD0"/>
    <w:rsid w:val="0019273D"/>
    <w:rsid w:val="00195628"/>
    <w:rsid w:val="001A52E4"/>
    <w:rsid w:val="001B1D78"/>
    <w:rsid w:val="001C1833"/>
    <w:rsid w:val="001C55B6"/>
    <w:rsid w:val="001D0494"/>
    <w:rsid w:val="001D08A1"/>
    <w:rsid w:val="001D2BFB"/>
    <w:rsid w:val="001D5823"/>
    <w:rsid w:val="001E7926"/>
    <w:rsid w:val="001F61C2"/>
    <w:rsid w:val="001F6FAB"/>
    <w:rsid w:val="00204A47"/>
    <w:rsid w:val="00212D23"/>
    <w:rsid w:val="00214F0D"/>
    <w:rsid w:val="002153C7"/>
    <w:rsid w:val="00220A6D"/>
    <w:rsid w:val="00231221"/>
    <w:rsid w:val="00246978"/>
    <w:rsid w:val="00251B10"/>
    <w:rsid w:val="002566ED"/>
    <w:rsid w:val="002569B3"/>
    <w:rsid w:val="00262331"/>
    <w:rsid w:val="002648C1"/>
    <w:rsid w:val="0026580B"/>
    <w:rsid w:val="0026602A"/>
    <w:rsid w:val="0027098F"/>
    <w:rsid w:val="002839ED"/>
    <w:rsid w:val="0028474C"/>
    <w:rsid w:val="00285FAA"/>
    <w:rsid w:val="0029406E"/>
    <w:rsid w:val="002942B4"/>
    <w:rsid w:val="0029695C"/>
    <w:rsid w:val="00297085"/>
    <w:rsid w:val="002A2ECF"/>
    <w:rsid w:val="002B3A39"/>
    <w:rsid w:val="002B4D9A"/>
    <w:rsid w:val="002C5209"/>
    <w:rsid w:val="002C7949"/>
    <w:rsid w:val="002D4805"/>
    <w:rsid w:val="002E0BB4"/>
    <w:rsid w:val="002E1349"/>
    <w:rsid w:val="002E208F"/>
    <w:rsid w:val="002E6F83"/>
    <w:rsid w:val="002F3B28"/>
    <w:rsid w:val="00321BC4"/>
    <w:rsid w:val="0033544C"/>
    <w:rsid w:val="00344086"/>
    <w:rsid w:val="00350C2B"/>
    <w:rsid w:val="003519FB"/>
    <w:rsid w:val="00355A4E"/>
    <w:rsid w:val="00375318"/>
    <w:rsid w:val="00380DEB"/>
    <w:rsid w:val="0038438B"/>
    <w:rsid w:val="003A0148"/>
    <w:rsid w:val="003B641E"/>
    <w:rsid w:val="003C4C6D"/>
    <w:rsid w:val="003D33A8"/>
    <w:rsid w:val="003D6EE0"/>
    <w:rsid w:val="003F0648"/>
    <w:rsid w:val="003F2D08"/>
    <w:rsid w:val="00402884"/>
    <w:rsid w:val="00416EF6"/>
    <w:rsid w:val="00424491"/>
    <w:rsid w:val="004256F0"/>
    <w:rsid w:val="00427C48"/>
    <w:rsid w:val="0043189D"/>
    <w:rsid w:val="004318C5"/>
    <w:rsid w:val="00434BE0"/>
    <w:rsid w:val="004374EC"/>
    <w:rsid w:val="00460533"/>
    <w:rsid w:val="0049670E"/>
    <w:rsid w:val="004979EC"/>
    <w:rsid w:val="004B44CA"/>
    <w:rsid w:val="004B6BAE"/>
    <w:rsid w:val="004D1A93"/>
    <w:rsid w:val="004E19CD"/>
    <w:rsid w:val="004F4B5E"/>
    <w:rsid w:val="00500B8B"/>
    <w:rsid w:val="00516F1A"/>
    <w:rsid w:val="00536F67"/>
    <w:rsid w:val="00542449"/>
    <w:rsid w:val="00552427"/>
    <w:rsid w:val="00561888"/>
    <w:rsid w:val="005634A3"/>
    <w:rsid w:val="0056482B"/>
    <w:rsid w:val="00567717"/>
    <w:rsid w:val="00575AD5"/>
    <w:rsid w:val="005853DC"/>
    <w:rsid w:val="005862A8"/>
    <w:rsid w:val="005946DC"/>
    <w:rsid w:val="005A143E"/>
    <w:rsid w:val="005B5790"/>
    <w:rsid w:val="005C3CBB"/>
    <w:rsid w:val="005E04E3"/>
    <w:rsid w:val="005E60EF"/>
    <w:rsid w:val="005F54E3"/>
    <w:rsid w:val="00606858"/>
    <w:rsid w:val="00606AB0"/>
    <w:rsid w:val="006147FC"/>
    <w:rsid w:val="00621184"/>
    <w:rsid w:val="006224BF"/>
    <w:rsid w:val="0062287A"/>
    <w:rsid w:val="00623A65"/>
    <w:rsid w:val="00634E7E"/>
    <w:rsid w:val="00636825"/>
    <w:rsid w:val="00644773"/>
    <w:rsid w:val="006451C8"/>
    <w:rsid w:val="0065179E"/>
    <w:rsid w:val="00661EFE"/>
    <w:rsid w:val="00672BAC"/>
    <w:rsid w:val="00681006"/>
    <w:rsid w:val="006A3E9B"/>
    <w:rsid w:val="006A6EFB"/>
    <w:rsid w:val="006B01FC"/>
    <w:rsid w:val="006C32FF"/>
    <w:rsid w:val="006C460A"/>
    <w:rsid w:val="006C69A9"/>
    <w:rsid w:val="006D08D1"/>
    <w:rsid w:val="006D40D7"/>
    <w:rsid w:val="006F2AFC"/>
    <w:rsid w:val="00706658"/>
    <w:rsid w:val="00711680"/>
    <w:rsid w:val="00725D2F"/>
    <w:rsid w:val="00731783"/>
    <w:rsid w:val="007341FA"/>
    <w:rsid w:val="007371E2"/>
    <w:rsid w:val="0074402E"/>
    <w:rsid w:val="0075011F"/>
    <w:rsid w:val="007621FD"/>
    <w:rsid w:val="00763C59"/>
    <w:rsid w:val="007905DE"/>
    <w:rsid w:val="00790F54"/>
    <w:rsid w:val="00793A83"/>
    <w:rsid w:val="00794208"/>
    <w:rsid w:val="007A6723"/>
    <w:rsid w:val="007C0891"/>
    <w:rsid w:val="007C16EB"/>
    <w:rsid w:val="007C3BBE"/>
    <w:rsid w:val="007E02AF"/>
    <w:rsid w:val="007E4409"/>
    <w:rsid w:val="007E515C"/>
    <w:rsid w:val="00800EDD"/>
    <w:rsid w:val="00803972"/>
    <w:rsid w:val="00804DFE"/>
    <w:rsid w:val="00833E11"/>
    <w:rsid w:val="00836A11"/>
    <w:rsid w:val="00847B04"/>
    <w:rsid w:val="008553BA"/>
    <w:rsid w:val="008712D3"/>
    <w:rsid w:val="00886167"/>
    <w:rsid w:val="008A4104"/>
    <w:rsid w:val="008A6FCB"/>
    <w:rsid w:val="008B3BCA"/>
    <w:rsid w:val="008B42B8"/>
    <w:rsid w:val="008B78E3"/>
    <w:rsid w:val="008B7B13"/>
    <w:rsid w:val="008C2599"/>
    <w:rsid w:val="008C4A55"/>
    <w:rsid w:val="008D67BC"/>
    <w:rsid w:val="008E022D"/>
    <w:rsid w:val="008E311D"/>
    <w:rsid w:val="008F0EEB"/>
    <w:rsid w:val="009016DA"/>
    <w:rsid w:val="009230A6"/>
    <w:rsid w:val="00931C23"/>
    <w:rsid w:val="009336F7"/>
    <w:rsid w:val="00952126"/>
    <w:rsid w:val="0096337D"/>
    <w:rsid w:val="009708DE"/>
    <w:rsid w:val="00970CB9"/>
    <w:rsid w:val="009726B0"/>
    <w:rsid w:val="009726B1"/>
    <w:rsid w:val="00977BF1"/>
    <w:rsid w:val="00980A73"/>
    <w:rsid w:val="00984133"/>
    <w:rsid w:val="00985E32"/>
    <w:rsid w:val="009A34C8"/>
    <w:rsid w:val="009A3B0D"/>
    <w:rsid w:val="009B09B9"/>
    <w:rsid w:val="009B6E74"/>
    <w:rsid w:val="009B78AD"/>
    <w:rsid w:val="009B7DF4"/>
    <w:rsid w:val="009D16C6"/>
    <w:rsid w:val="009E15AB"/>
    <w:rsid w:val="009E6753"/>
    <w:rsid w:val="009F56CD"/>
    <w:rsid w:val="009F60E4"/>
    <w:rsid w:val="00A0567D"/>
    <w:rsid w:val="00A16C0E"/>
    <w:rsid w:val="00A2025F"/>
    <w:rsid w:val="00A347E2"/>
    <w:rsid w:val="00A369D8"/>
    <w:rsid w:val="00A42A27"/>
    <w:rsid w:val="00A43250"/>
    <w:rsid w:val="00A51CC9"/>
    <w:rsid w:val="00A56DD0"/>
    <w:rsid w:val="00A608D7"/>
    <w:rsid w:val="00A648FD"/>
    <w:rsid w:val="00A95F5E"/>
    <w:rsid w:val="00AA02F0"/>
    <w:rsid w:val="00AA7859"/>
    <w:rsid w:val="00AB5F9A"/>
    <w:rsid w:val="00AC524B"/>
    <w:rsid w:val="00AE0FB9"/>
    <w:rsid w:val="00B314DF"/>
    <w:rsid w:val="00B33A51"/>
    <w:rsid w:val="00B34A19"/>
    <w:rsid w:val="00B449FC"/>
    <w:rsid w:val="00B51E82"/>
    <w:rsid w:val="00B648FE"/>
    <w:rsid w:val="00B817D3"/>
    <w:rsid w:val="00B81921"/>
    <w:rsid w:val="00B83986"/>
    <w:rsid w:val="00BA0BB4"/>
    <w:rsid w:val="00BA1975"/>
    <w:rsid w:val="00BA5C57"/>
    <w:rsid w:val="00BB10D7"/>
    <w:rsid w:val="00BB26CC"/>
    <w:rsid w:val="00BB753F"/>
    <w:rsid w:val="00BC3D87"/>
    <w:rsid w:val="00BC4566"/>
    <w:rsid w:val="00BC5BF4"/>
    <w:rsid w:val="00BC6BAD"/>
    <w:rsid w:val="00BC726E"/>
    <w:rsid w:val="00BD5794"/>
    <w:rsid w:val="00BE7F37"/>
    <w:rsid w:val="00BF5191"/>
    <w:rsid w:val="00C1259B"/>
    <w:rsid w:val="00C13516"/>
    <w:rsid w:val="00C4770A"/>
    <w:rsid w:val="00C74B46"/>
    <w:rsid w:val="00C7645D"/>
    <w:rsid w:val="00C86E0C"/>
    <w:rsid w:val="00C96985"/>
    <w:rsid w:val="00C97766"/>
    <w:rsid w:val="00CA24DB"/>
    <w:rsid w:val="00CA6892"/>
    <w:rsid w:val="00CC7440"/>
    <w:rsid w:val="00CD6730"/>
    <w:rsid w:val="00CE0916"/>
    <w:rsid w:val="00CE20BA"/>
    <w:rsid w:val="00CF321A"/>
    <w:rsid w:val="00CF42AA"/>
    <w:rsid w:val="00D13F67"/>
    <w:rsid w:val="00D249E8"/>
    <w:rsid w:val="00D2615A"/>
    <w:rsid w:val="00D3038D"/>
    <w:rsid w:val="00D44054"/>
    <w:rsid w:val="00D44305"/>
    <w:rsid w:val="00D5248D"/>
    <w:rsid w:val="00D6185A"/>
    <w:rsid w:val="00D64B6A"/>
    <w:rsid w:val="00D67275"/>
    <w:rsid w:val="00D712BD"/>
    <w:rsid w:val="00D852C2"/>
    <w:rsid w:val="00D935F9"/>
    <w:rsid w:val="00D97F5B"/>
    <w:rsid w:val="00DB4D64"/>
    <w:rsid w:val="00DC3B3B"/>
    <w:rsid w:val="00DC64F8"/>
    <w:rsid w:val="00DD107B"/>
    <w:rsid w:val="00DF21B5"/>
    <w:rsid w:val="00DF319D"/>
    <w:rsid w:val="00E052BA"/>
    <w:rsid w:val="00E16828"/>
    <w:rsid w:val="00E32CF7"/>
    <w:rsid w:val="00E34D84"/>
    <w:rsid w:val="00E36553"/>
    <w:rsid w:val="00E433A0"/>
    <w:rsid w:val="00E43D2A"/>
    <w:rsid w:val="00E46C21"/>
    <w:rsid w:val="00E572D2"/>
    <w:rsid w:val="00E62F93"/>
    <w:rsid w:val="00E8425A"/>
    <w:rsid w:val="00E920EC"/>
    <w:rsid w:val="00E95F26"/>
    <w:rsid w:val="00EA6A11"/>
    <w:rsid w:val="00EB1279"/>
    <w:rsid w:val="00EC2C90"/>
    <w:rsid w:val="00EC3133"/>
    <w:rsid w:val="00EC3D07"/>
    <w:rsid w:val="00ED67D1"/>
    <w:rsid w:val="00EE00A4"/>
    <w:rsid w:val="00F01D5C"/>
    <w:rsid w:val="00F0674F"/>
    <w:rsid w:val="00F10198"/>
    <w:rsid w:val="00F11261"/>
    <w:rsid w:val="00F116A7"/>
    <w:rsid w:val="00F26B74"/>
    <w:rsid w:val="00F26CBB"/>
    <w:rsid w:val="00F36E07"/>
    <w:rsid w:val="00F42B88"/>
    <w:rsid w:val="00F44587"/>
    <w:rsid w:val="00F46E96"/>
    <w:rsid w:val="00F5228D"/>
    <w:rsid w:val="00F7278D"/>
    <w:rsid w:val="00F80425"/>
    <w:rsid w:val="00F82B3F"/>
    <w:rsid w:val="00FA5059"/>
    <w:rsid w:val="00FB51E0"/>
    <w:rsid w:val="00FB5215"/>
    <w:rsid w:val="00FD149F"/>
    <w:rsid w:val="00FE09DE"/>
    <w:rsid w:val="00FE5928"/>
    <w:rsid w:val="00FE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eveloper.nvidia.com/blog/cuda-spotlight-gpu-accelerated-agent-based-simulation-complex-systems/" TargetMode="External"/><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8.png"/><Relationship Id="rId63" Type="http://schemas.openxmlformats.org/officeDocument/2006/relationships/chart" Target="charts/chart2.xml"/><Relationship Id="rId84" Type="http://schemas.openxmlformats.org/officeDocument/2006/relationships/hyperlink" Target="Available:%20https://www.youtube.com/watch?v=f9q8A-9DvPo" TargetMode="External"/><Relationship Id="rId16" Type="http://schemas.openxmlformats.org/officeDocument/2006/relationships/image" Target="media/image6.png"/><Relationship Id="rId107" Type="http://schemas.openxmlformats.org/officeDocument/2006/relationships/hyperlink" Target="https://docs.unrealengine.com/5.3/en-US/animation-sharing-plugin-in-unreal-engine/" TargetMode="External"/><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https://github.com/SimonSchaep/Research-UE5-Mass/blob/main/Results.xlsx" TargetMode="External"/><Relationship Id="rId74" Type="http://schemas.openxmlformats.org/officeDocument/2006/relationships/chart" Target="charts/chart13.xml"/><Relationship Id="rId79" Type="http://schemas.openxmlformats.org/officeDocument/2006/relationships/hyperlink" Target="https://www.youtube.com/watch?v=kXd0VDZDSks" TargetMode="External"/><Relationship Id="rId102" Type="http://schemas.openxmlformats.org/officeDocument/2006/relationships/hyperlink" Target="https://forums.unrealengine.com/t/multithreading-and-performance-in-unreal/1216417" TargetMode="External"/><Relationship Id="rId123" Type="http://schemas.openxmlformats.org/officeDocument/2006/relationships/hyperlink" Target="https://forums.unrealengine.com/t/opencl-plugin/18426" TargetMode="External"/><Relationship Id="rId128" Type="http://schemas.openxmlformats.org/officeDocument/2006/relationships/hyperlink" Target="https://github.com/SimonSchaep/Research-UE5-Mass" TargetMode="External"/><Relationship Id="rId5" Type="http://schemas.openxmlformats.org/officeDocument/2006/relationships/numbering" Target="numbering.xml"/><Relationship Id="rId90" Type="http://schemas.openxmlformats.org/officeDocument/2006/relationships/hyperlink" Target="https://www.youtube.com/watch?v=bVvYn7dEqMA" TargetMode="External"/><Relationship Id="rId95" Type="http://schemas.openxmlformats.org/officeDocument/2006/relationships/hyperlink" Target="https://www.youtube.com/watch?v=0dwgnH3SoC0" TargetMode="External"/><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chart" Target="charts/chart3.xml"/><Relationship Id="rId69" Type="http://schemas.openxmlformats.org/officeDocument/2006/relationships/chart" Target="charts/chart8.xml"/><Relationship Id="rId113" Type="http://schemas.openxmlformats.org/officeDocument/2006/relationships/hyperlink" Target="https://stackoverflow.com/q/15868498" TargetMode="External"/><Relationship Id="rId118" Type="http://schemas.openxmlformats.org/officeDocument/2006/relationships/hyperlink" Target="https://developer.nvidia.com/blog/fast-large-scale-agent-based-simulations-on-nvidia-gpus-with-flame-gpu/" TargetMode="External"/><Relationship Id="rId134" Type="http://schemas.openxmlformats.org/officeDocument/2006/relationships/fontTable" Target="fontTable.xml"/><Relationship Id="rId80" Type="http://schemas.openxmlformats.org/officeDocument/2006/relationships/hyperlink" Target="https://docs.unrealengine.com/5.2/en-US/overview-of-mass-entity-in-unreal-engine/" TargetMode="External"/><Relationship Id="rId85" Type="http://schemas.openxmlformats.org/officeDocument/2006/relationships/hyperlink" Target="https://docs.unrealengine.com/5.2/en-US/mass-avoidance-overview-in-unreal-engine/"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hyperlink" Target="https://www.youtube.com/watch?v=HQ3jNg1z63A" TargetMode="External"/><Relationship Id="rId108" Type="http://schemas.openxmlformats.org/officeDocument/2006/relationships/hyperlink" Target="https://dev.epicgames.com/community/learning/tutorials/daE9/unreal-engine-baking-out-vertex-animation-in-editor-with-animtotexture" TargetMode="External"/><Relationship Id="rId124" Type="http://schemas.openxmlformats.org/officeDocument/2006/relationships/hyperlink" Target="https://www.youtube.com/watch?v=af_M38Z325I&amp;list=PLGAgBU0oz5KZXHvaHAgas90IGBkJqsgzV" TargetMode="External"/><Relationship Id="rId129" Type="http://schemas.openxmlformats.org/officeDocument/2006/relationships/hyperlink" Target="https://github.com/SimonSchaep/Research-UE5-Mass/tree/main/UnrealProjects" TargetMode="External"/><Relationship Id="rId54" Type="http://schemas.openxmlformats.org/officeDocument/2006/relationships/image" Target="media/image40.png"/><Relationship Id="rId70" Type="http://schemas.openxmlformats.org/officeDocument/2006/relationships/chart" Target="charts/chart9.xml"/><Relationship Id="rId75" Type="http://schemas.openxmlformats.org/officeDocument/2006/relationships/hyperlink" Target="https://www.youtube.com/watch?v=rX0ItVEVjHc" TargetMode="External"/><Relationship Id="rId91" Type="http://schemas.openxmlformats.org/officeDocument/2006/relationships/hyperlink" Target="https://www.youtube.com/watch?v=4-qcSrAxGCc&amp;list=PLKNsvWABWRceGFLyCWBz33f1aw4WjyYGs&amp;index=3" TargetMode="External"/><Relationship Id="rId96" Type="http://schemas.openxmlformats.org/officeDocument/2006/relationships/hyperlink" Target="https://dev.epicgames.com/community/learning/talks-and-demos/37Oz/large-numbers-of-entities-with-mass-in-unreal-engine-5"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hyperlink" Target="https://en.wikipedia.org/w/index.php?title=CUDA&amp;oldid=1193733902" TargetMode="External"/><Relationship Id="rId119" Type="http://schemas.openxmlformats.org/officeDocument/2006/relationships/hyperlink" Target="https://forums.unrealengine.com/t/how-to-use-cuda-file-in-ue4/90965" TargetMode="External"/><Relationship Id="rId44" Type="http://schemas.openxmlformats.org/officeDocument/2006/relationships/image" Target="media/image30.png"/><Relationship Id="rId60" Type="http://schemas.openxmlformats.org/officeDocument/2006/relationships/hyperlink" Target="https://drive.google.com/file/d/1dy27FoWe-HDYQR6C2MbmFpC7WUoz_FB9/view?usp=sharing" TargetMode="External"/><Relationship Id="rId65" Type="http://schemas.openxmlformats.org/officeDocument/2006/relationships/chart" Target="charts/chart4.xml"/><Relationship Id="rId81" Type="http://schemas.openxmlformats.org/officeDocument/2006/relationships/hyperlink" Target="https://github.com/Megafunk/MassSample" TargetMode="External"/><Relationship Id="rId86" Type="http://schemas.openxmlformats.org/officeDocument/2006/relationships/hyperlink" Target="https://dev.epicgames.com/community/learning/tutorials/0be9/unreal-engine-massai-mass-crowd-state-tree-with-custom-character-ue5" TargetMode="External"/><Relationship Id="rId130" Type="http://schemas.openxmlformats.org/officeDocument/2006/relationships/hyperlink" Target="https://github.com/SimonSchaep/Research-UE5-Mass/blob/main/Results.xlsx" TargetMode="External"/><Relationship Id="rId135" Type="http://schemas.openxmlformats.org/officeDocument/2006/relationships/glossaryDocument" Target="glossary/document.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109" Type="http://schemas.openxmlformats.org/officeDocument/2006/relationships/hyperlink" Target="https://www.youtube.com/watch?v=kpojDPlIjdQ"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hyperlink" Target="https://www.youtube.com/watch?v=yy8jQgmhbAU" TargetMode="External"/><Relationship Id="rId97" Type="http://schemas.openxmlformats.org/officeDocument/2006/relationships/hyperlink" Target="https://discord.com/invite/unrealsource" TargetMode="External"/><Relationship Id="rId104" Type="http://schemas.openxmlformats.org/officeDocument/2006/relationships/hyperlink" Target="https://store.algosyntax.com/tutorials/unreal-engine/ue5-multithreading-with-frunnable-and-thread-workflow/" TargetMode="External"/><Relationship Id="rId120" Type="http://schemas.openxmlformats.org/officeDocument/2006/relationships/hyperlink" Target="https://en.wikipedia.org/w/index.php?title=OpenCL&amp;oldid=1181029989" TargetMode="External"/><Relationship Id="rId125" Type="http://schemas.openxmlformats.org/officeDocument/2006/relationships/hyperlink" Target="https://www.youtube.com/watch?v=RRwNlntV10I" TargetMode="External"/><Relationship Id="rId7" Type="http://schemas.openxmlformats.org/officeDocument/2006/relationships/settings" Target="settings.xml"/><Relationship Id="rId71" Type="http://schemas.openxmlformats.org/officeDocument/2006/relationships/chart" Target="charts/chart10.xml"/><Relationship Id="rId92" Type="http://schemas.openxmlformats.org/officeDocument/2006/relationships/hyperlink" Target="https://www.youtube.com/watch?v=2LvUB3_PAhI" TargetMode="Externa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chart" Target="charts/chart5.xml"/><Relationship Id="rId87" Type="http://schemas.openxmlformats.org/officeDocument/2006/relationships/hyperlink" Target="%20https:/docs.unrealengine.com/5.2/en-US/overview-of-mass-gameplay-in-unreal-engine/" TargetMode="External"/><Relationship Id="rId110" Type="http://schemas.openxmlformats.org/officeDocument/2006/relationships/hyperlink" Target="https://stackoverflow.com/a/15868564" TargetMode="External"/><Relationship Id="rId115" Type="http://schemas.openxmlformats.org/officeDocument/2006/relationships/hyperlink" Target="https://www.sciement.com/tech-blog/c/cuda_in_ue4/" TargetMode="External"/><Relationship Id="rId131" Type="http://schemas.openxmlformats.org/officeDocument/2006/relationships/hyperlink" Target="https://drive.google.com/file/d/1dy27FoWe-HDYQR6C2MbmFpC7WUoz_FB9/view?usp=sharing" TargetMode="External"/><Relationship Id="rId136" Type="http://schemas.openxmlformats.org/officeDocument/2006/relationships/theme" Target="theme/theme1.xml"/><Relationship Id="rId61" Type="http://schemas.openxmlformats.org/officeDocument/2006/relationships/hyperlink" Target="https://github.com/SimonSchaep/Research-UE5-Mass/blob/main/Results.xlsx" TargetMode="External"/><Relationship Id="rId82" Type="http://schemas.openxmlformats.org/officeDocument/2006/relationships/hyperlink" Target="https://github.com/HaywireInteractive/OnAllFronts-Public" TargetMode="Externa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hyperlink" Target="https://en.wikipedia.org/w/index.php?title=Data-oriented_design&amp;oldid=1178464448" TargetMode="External"/><Relationship Id="rId100" Type="http://schemas.openxmlformats.org/officeDocument/2006/relationships/hyperlink" Target="https://en.wikipedia.org/w/index.php?title=Space_partitioning&amp;oldid=1116447126" TargetMode="External"/><Relationship Id="rId105" Type="http://schemas.openxmlformats.org/officeDocument/2006/relationships/hyperlink" Target="https://www.youtube.com/watch?v=CqXKSyAPWZY" TargetMode="External"/><Relationship Id="rId126" Type="http://schemas.openxmlformats.org/officeDocument/2006/relationships/hyperlink" Target="https://www.youtube.com/watch?v=GuIav71867E&amp;list=PLGAgBU0oz5KZXHvaHAgas90IGBkJqsgzV" TargetMode="Externa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chart" Target="charts/chart11.xml"/><Relationship Id="rId93" Type="http://schemas.openxmlformats.org/officeDocument/2006/relationships/hyperlink" Target="https://www.youtube.com/watch?v=fFVuzlTIye4" TargetMode="External"/><Relationship Id="rId98" Type="http://schemas.openxmlformats.org/officeDocument/2006/relationships/hyperlink" Target="www.reddit.com/r/gamedev/comments/22lxg5/choosing_a_spatial_partitioning_structure/" TargetMode="External"/><Relationship Id="rId121" Type="http://schemas.openxmlformats.org/officeDocument/2006/relationships/hyperlink" Target="https://www.khronos.org/"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chart" Target="charts/chart6.xml"/><Relationship Id="rId116" Type="http://schemas.openxmlformats.org/officeDocument/2006/relationships/hyperlink" Target="https://docs.unrealengine.com/5.1/en-US/API/Runtime/CUDA/" TargetMode="Externa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7.png"/><Relationship Id="rId62" Type="http://schemas.openxmlformats.org/officeDocument/2006/relationships/chart" Target="charts/chart1.xml"/><Relationship Id="rId83" Type="http://schemas.openxmlformats.org/officeDocument/2006/relationships/hyperlink" Target="https://github.com/Ji-Rath/MassAITesting" TargetMode="External"/><Relationship Id="rId88" Type="http://schemas.openxmlformats.org/officeDocument/2006/relationships/hyperlink" Target="https://www.youtube.com/watch?v=usJrcwN6T4I" TargetMode="External"/><Relationship Id="rId111" Type="http://schemas.openxmlformats.org/officeDocument/2006/relationships/hyperlink" Target="https://stackoverflow.com/a/15874988" TargetMode="External"/><Relationship Id="rId132" Type="http://schemas.openxmlformats.org/officeDocument/2006/relationships/header" Target="header1.xml"/><Relationship Id="rId15" Type="http://schemas.openxmlformats.org/officeDocument/2006/relationships/image" Target="media/image5.jpe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hyperlink" Target="https://docs.unrealengine.com/5.3/en-US/animation-budget-allocator-in-unreal-engine/" TargetMode="External"/><Relationship Id="rId127" Type="http://schemas.openxmlformats.org/officeDocument/2006/relationships/hyperlink" Target="www.reddit.com/r/unrealengine/comments/dmockq/optimizations_for_high_unit_count_ai/" TargetMode="External"/><Relationship Id="rId10" Type="http://schemas.openxmlformats.org/officeDocument/2006/relationships/endnotes" Target="endnotes.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chart" Target="charts/chart12.xml"/><Relationship Id="rId78" Type="http://schemas.openxmlformats.org/officeDocument/2006/relationships/hyperlink" Target="https://en.wikipedia.org/w/index.php?title=Entity_component_system&amp;oldid=1190943102" TargetMode="External"/><Relationship Id="rId94" Type="http://schemas.openxmlformats.org/officeDocument/2006/relationships/hyperlink" Target="https://www.youtube.com/watch?v=w_6LGyACVz0" TargetMode="External"/><Relationship Id="rId99" Type="http://schemas.openxmlformats.org/officeDocument/2006/relationships/hyperlink" Target="https://www.gamedeveloper.com/programming/octree-partitioning-techniques" TargetMode="External"/><Relationship Id="rId101" Type="http://schemas.openxmlformats.org/officeDocument/2006/relationships/hyperlink" Target="https://gameprogrammingpatterns.com/spatial-partition.html" TargetMode="External"/><Relationship Id="rId122" Type="http://schemas.openxmlformats.org/officeDocument/2006/relationships/hyperlink" Target="https://github.com/KhronosGroup/OpenCL-Guide"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chart" Target="charts/chart7.xml"/><Relationship Id="rId89" Type="http://schemas.openxmlformats.org/officeDocument/2006/relationships/hyperlink" Target="https://forums.unrealengine.com/t/tutorial-your-first-60-minutes-with-mass/794314" TargetMode="External"/><Relationship Id="rId112" Type="http://schemas.openxmlformats.org/officeDocument/2006/relationships/hyperlink" Target="https://dev.epicgames.com/community/learning/tutorials/WkwJ/unreal-engine-simple-compute-shader-with-cpu-readback" TargetMode="External"/><Relationship Id="rId133"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11727E"/>
    <w:rsid w:val="0026637A"/>
    <w:rsid w:val="002D456E"/>
    <w:rsid w:val="002E32D2"/>
    <w:rsid w:val="003A0A74"/>
    <w:rsid w:val="003F546A"/>
    <w:rsid w:val="00510630"/>
    <w:rsid w:val="005C2D9B"/>
    <w:rsid w:val="006215E2"/>
    <w:rsid w:val="00694E3D"/>
    <w:rsid w:val="006E4211"/>
    <w:rsid w:val="007539BA"/>
    <w:rsid w:val="008C4323"/>
    <w:rsid w:val="008C5250"/>
    <w:rsid w:val="008D3594"/>
    <w:rsid w:val="008F413C"/>
    <w:rsid w:val="00925800"/>
    <w:rsid w:val="009F20F3"/>
    <w:rsid w:val="00BF7836"/>
    <w:rsid w:val="00C92541"/>
    <w:rsid w:val="00CA5B79"/>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1</TotalTime>
  <Pages>60</Pages>
  <Words>20516</Words>
  <Characters>116945</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3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187</cp:revision>
  <dcterms:created xsi:type="dcterms:W3CDTF">2020-12-01T08:13:00Z</dcterms:created>
  <dcterms:modified xsi:type="dcterms:W3CDTF">2024-01-0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SC4Ch7j8"/&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